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04D4A2BF"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1B62CC">
          <w:rPr>
            <w:webHidden/>
          </w:rPr>
          <w:t>iii</w:t>
        </w:r>
        <w:r w:rsidR="001B62CC">
          <w:rPr>
            <w:webHidden/>
          </w:rPr>
          <w:fldChar w:fldCharType="end"/>
        </w:r>
      </w:hyperlink>
    </w:p>
    <w:p w14:paraId="7B3FD1DF" w14:textId="5967DE50" w:rsidR="001B62CC" w:rsidRDefault="0022043B">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1B62CC">
          <w:rPr>
            <w:webHidden/>
          </w:rPr>
          <w:t>iv</w:t>
        </w:r>
        <w:r w:rsidR="001B62CC">
          <w:rPr>
            <w:webHidden/>
          </w:rPr>
          <w:fldChar w:fldCharType="end"/>
        </w:r>
      </w:hyperlink>
    </w:p>
    <w:p w14:paraId="5A6342DC" w14:textId="229D33DF" w:rsidR="001B62CC" w:rsidRDefault="0022043B">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1B62CC">
          <w:rPr>
            <w:webHidden/>
          </w:rPr>
          <w:t>vii</w:t>
        </w:r>
        <w:r w:rsidR="001B62CC">
          <w:rPr>
            <w:webHidden/>
          </w:rPr>
          <w:fldChar w:fldCharType="end"/>
        </w:r>
      </w:hyperlink>
    </w:p>
    <w:p w14:paraId="2D08CCA9" w14:textId="79B7202A" w:rsidR="001B62CC" w:rsidRDefault="0022043B">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1B62CC">
          <w:rPr>
            <w:webHidden/>
          </w:rPr>
          <w:t>x</w:t>
        </w:r>
        <w:r w:rsidR="001B62CC">
          <w:rPr>
            <w:webHidden/>
          </w:rPr>
          <w:fldChar w:fldCharType="end"/>
        </w:r>
      </w:hyperlink>
    </w:p>
    <w:p w14:paraId="45A047F6" w14:textId="3AFF917C" w:rsidR="001B62CC" w:rsidRDefault="0022043B">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1B62CC">
          <w:rPr>
            <w:webHidden/>
          </w:rPr>
          <w:t>xiii</w:t>
        </w:r>
        <w:r w:rsidR="001B62CC">
          <w:rPr>
            <w:webHidden/>
          </w:rPr>
          <w:fldChar w:fldCharType="end"/>
        </w:r>
      </w:hyperlink>
    </w:p>
    <w:p w14:paraId="30F576AB" w14:textId="34311E33" w:rsidR="001B62CC" w:rsidRDefault="0022043B">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1B62CC">
          <w:rPr>
            <w:webHidden/>
          </w:rPr>
          <w:t>xiv</w:t>
        </w:r>
        <w:r w:rsidR="001B62CC">
          <w:rPr>
            <w:webHidden/>
          </w:rPr>
          <w:fldChar w:fldCharType="end"/>
        </w:r>
      </w:hyperlink>
    </w:p>
    <w:p w14:paraId="53D650D7" w14:textId="510FB3B7" w:rsidR="001B62CC" w:rsidRDefault="0022043B">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1B62CC">
          <w:rPr>
            <w:webHidden/>
          </w:rPr>
          <w:t>xv</w:t>
        </w:r>
        <w:r w:rsidR="001B62CC">
          <w:rPr>
            <w:webHidden/>
          </w:rPr>
          <w:fldChar w:fldCharType="end"/>
        </w:r>
      </w:hyperlink>
    </w:p>
    <w:p w14:paraId="5FE83653" w14:textId="29CAA2B9" w:rsidR="001B62CC" w:rsidRDefault="0022043B">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1B62CC">
          <w:rPr>
            <w:webHidden/>
          </w:rPr>
          <w:t>1</w:t>
        </w:r>
        <w:r w:rsidR="001B62CC">
          <w:rPr>
            <w:webHidden/>
          </w:rPr>
          <w:fldChar w:fldCharType="end"/>
        </w:r>
      </w:hyperlink>
    </w:p>
    <w:p w14:paraId="6A78EF68" w14:textId="20A85DD9" w:rsidR="001B62CC" w:rsidRDefault="0022043B">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1B62CC">
          <w:rPr>
            <w:webHidden/>
          </w:rPr>
          <w:t>1</w:t>
        </w:r>
        <w:r w:rsidR="001B62CC">
          <w:rPr>
            <w:webHidden/>
          </w:rPr>
          <w:fldChar w:fldCharType="end"/>
        </w:r>
      </w:hyperlink>
    </w:p>
    <w:p w14:paraId="3C856024" w14:textId="07C00E04" w:rsidR="001B62CC" w:rsidRDefault="0022043B">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1B62CC">
          <w:rPr>
            <w:noProof/>
            <w:webHidden/>
          </w:rPr>
          <w:t>1</w:t>
        </w:r>
        <w:r w:rsidR="001B62CC">
          <w:rPr>
            <w:noProof/>
            <w:webHidden/>
          </w:rPr>
          <w:fldChar w:fldCharType="end"/>
        </w:r>
      </w:hyperlink>
    </w:p>
    <w:p w14:paraId="63C62C7A" w14:textId="18B3E8B4" w:rsidR="001B62CC" w:rsidRDefault="0022043B">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1B62CC">
          <w:rPr>
            <w:noProof/>
            <w:webHidden/>
          </w:rPr>
          <w:t>2</w:t>
        </w:r>
        <w:r w:rsidR="001B62CC">
          <w:rPr>
            <w:noProof/>
            <w:webHidden/>
          </w:rPr>
          <w:fldChar w:fldCharType="end"/>
        </w:r>
      </w:hyperlink>
    </w:p>
    <w:p w14:paraId="44A537A3" w14:textId="716BBFC5" w:rsidR="001B62CC" w:rsidRDefault="0022043B">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1B62CC">
          <w:rPr>
            <w:webHidden/>
          </w:rPr>
          <w:t>9</w:t>
        </w:r>
        <w:r w:rsidR="001B62CC">
          <w:rPr>
            <w:webHidden/>
          </w:rPr>
          <w:fldChar w:fldCharType="end"/>
        </w:r>
      </w:hyperlink>
    </w:p>
    <w:p w14:paraId="11543099" w14:textId="2B224B76" w:rsidR="001B62CC" w:rsidRDefault="0022043B">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1B62CC">
          <w:rPr>
            <w:webHidden/>
          </w:rPr>
          <w:t>10</w:t>
        </w:r>
        <w:r w:rsidR="001B62CC">
          <w:rPr>
            <w:webHidden/>
          </w:rPr>
          <w:fldChar w:fldCharType="end"/>
        </w:r>
      </w:hyperlink>
    </w:p>
    <w:p w14:paraId="65D922E4" w14:textId="5A39E9AE" w:rsidR="001B62CC" w:rsidRDefault="0022043B">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1B62CC">
          <w:rPr>
            <w:webHidden/>
          </w:rPr>
          <w:t>12</w:t>
        </w:r>
        <w:r w:rsidR="001B62CC">
          <w:rPr>
            <w:webHidden/>
          </w:rPr>
          <w:fldChar w:fldCharType="end"/>
        </w:r>
      </w:hyperlink>
    </w:p>
    <w:p w14:paraId="561C5F57" w14:textId="1B13F452" w:rsidR="001B62CC" w:rsidRDefault="0022043B">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1B62CC">
          <w:rPr>
            <w:webHidden/>
          </w:rPr>
          <w:t>14</w:t>
        </w:r>
        <w:r w:rsidR="001B62CC">
          <w:rPr>
            <w:webHidden/>
          </w:rPr>
          <w:fldChar w:fldCharType="end"/>
        </w:r>
      </w:hyperlink>
    </w:p>
    <w:p w14:paraId="198276A2" w14:textId="053F0BA9" w:rsidR="001B62CC" w:rsidRDefault="0022043B">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1B62CC">
          <w:rPr>
            <w:webHidden/>
          </w:rPr>
          <w:t>14</w:t>
        </w:r>
        <w:r w:rsidR="001B62CC">
          <w:rPr>
            <w:webHidden/>
          </w:rPr>
          <w:fldChar w:fldCharType="end"/>
        </w:r>
      </w:hyperlink>
    </w:p>
    <w:p w14:paraId="3D0DD927" w14:textId="5F26CF4A" w:rsidR="001B62CC" w:rsidRDefault="0022043B">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1B62CC">
          <w:rPr>
            <w:webHidden/>
          </w:rPr>
          <w:t>14</w:t>
        </w:r>
        <w:r w:rsidR="001B62CC">
          <w:rPr>
            <w:webHidden/>
          </w:rPr>
          <w:fldChar w:fldCharType="end"/>
        </w:r>
      </w:hyperlink>
    </w:p>
    <w:p w14:paraId="57507EC4" w14:textId="539BE91F" w:rsidR="001B62CC" w:rsidRDefault="0022043B">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1B62CC">
          <w:rPr>
            <w:webHidden/>
          </w:rPr>
          <w:t>17</w:t>
        </w:r>
        <w:r w:rsidR="001B62CC">
          <w:rPr>
            <w:webHidden/>
          </w:rPr>
          <w:fldChar w:fldCharType="end"/>
        </w:r>
      </w:hyperlink>
    </w:p>
    <w:p w14:paraId="461BF7A0" w14:textId="0E284627" w:rsidR="001B62CC" w:rsidRDefault="0022043B">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39F78779" w14:textId="7E535D41" w:rsidR="001B62CC" w:rsidRDefault="0022043B">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6814F855" w14:textId="223CD5CF" w:rsidR="001B62CC" w:rsidRDefault="0022043B">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1B62CC">
          <w:rPr>
            <w:webHidden/>
          </w:rPr>
          <w:t>23</w:t>
        </w:r>
        <w:r w:rsidR="001B62CC">
          <w:rPr>
            <w:webHidden/>
          </w:rPr>
          <w:fldChar w:fldCharType="end"/>
        </w:r>
      </w:hyperlink>
    </w:p>
    <w:p w14:paraId="0787CABF" w14:textId="1623D9B0" w:rsidR="001B62CC" w:rsidRDefault="0022043B">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1B62CC">
          <w:rPr>
            <w:noProof/>
            <w:webHidden/>
          </w:rPr>
          <w:t>23</w:t>
        </w:r>
        <w:r w:rsidR="001B62CC">
          <w:rPr>
            <w:noProof/>
            <w:webHidden/>
          </w:rPr>
          <w:fldChar w:fldCharType="end"/>
        </w:r>
      </w:hyperlink>
    </w:p>
    <w:p w14:paraId="7F79AA25" w14:textId="37B32E05" w:rsidR="001B62CC" w:rsidRDefault="0022043B">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1B62CC">
          <w:rPr>
            <w:noProof/>
            <w:webHidden/>
          </w:rPr>
          <w:t>25</w:t>
        </w:r>
        <w:r w:rsidR="001B62CC">
          <w:rPr>
            <w:noProof/>
            <w:webHidden/>
          </w:rPr>
          <w:fldChar w:fldCharType="end"/>
        </w:r>
      </w:hyperlink>
    </w:p>
    <w:p w14:paraId="79814673" w14:textId="233C4091" w:rsidR="001B62CC" w:rsidRDefault="0022043B">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1B62CC">
          <w:rPr>
            <w:noProof/>
            <w:webHidden/>
          </w:rPr>
          <w:t>27</w:t>
        </w:r>
        <w:r w:rsidR="001B62CC">
          <w:rPr>
            <w:noProof/>
            <w:webHidden/>
          </w:rPr>
          <w:fldChar w:fldCharType="end"/>
        </w:r>
      </w:hyperlink>
    </w:p>
    <w:p w14:paraId="6F78911A" w14:textId="6ADB1A1D" w:rsidR="001B62CC" w:rsidRDefault="0022043B">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1B62CC">
          <w:rPr>
            <w:webHidden/>
          </w:rPr>
          <w:t>28</w:t>
        </w:r>
        <w:r w:rsidR="001B62CC">
          <w:rPr>
            <w:webHidden/>
          </w:rPr>
          <w:fldChar w:fldCharType="end"/>
        </w:r>
      </w:hyperlink>
    </w:p>
    <w:p w14:paraId="7F637EDD" w14:textId="75B56EDE" w:rsidR="001B62CC" w:rsidRDefault="0022043B">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1B62CC">
          <w:rPr>
            <w:webHidden/>
          </w:rPr>
          <w:t>30</w:t>
        </w:r>
        <w:r w:rsidR="001B62CC">
          <w:rPr>
            <w:webHidden/>
          </w:rPr>
          <w:fldChar w:fldCharType="end"/>
        </w:r>
      </w:hyperlink>
    </w:p>
    <w:p w14:paraId="2706DE32" w14:textId="08191A87" w:rsidR="001B62CC" w:rsidRDefault="0022043B">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1B62CC">
          <w:rPr>
            <w:webHidden/>
          </w:rPr>
          <w:t>30</w:t>
        </w:r>
        <w:r w:rsidR="001B62CC">
          <w:rPr>
            <w:webHidden/>
          </w:rPr>
          <w:fldChar w:fldCharType="end"/>
        </w:r>
      </w:hyperlink>
    </w:p>
    <w:p w14:paraId="4D86EC05" w14:textId="1D42341D" w:rsidR="001B62CC" w:rsidRDefault="0022043B">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1B62CC">
          <w:rPr>
            <w:webHidden/>
          </w:rPr>
          <w:t>31</w:t>
        </w:r>
        <w:r w:rsidR="001B62CC">
          <w:rPr>
            <w:webHidden/>
          </w:rPr>
          <w:fldChar w:fldCharType="end"/>
        </w:r>
      </w:hyperlink>
    </w:p>
    <w:p w14:paraId="4C195D13" w14:textId="2786D3DF" w:rsidR="001B62CC" w:rsidRDefault="0022043B">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1B62CC">
          <w:rPr>
            <w:noProof/>
            <w:webHidden/>
          </w:rPr>
          <w:t>31</w:t>
        </w:r>
        <w:r w:rsidR="001B62CC">
          <w:rPr>
            <w:noProof/>
            <w:webHidden/>
          </w:rPr>
          <w:fldChar w:fldCharType="end"/>
        </w:r>
      </w:hyperlink>
    </w:p>
    <w:p w14:paraId="041472E7" w14:textId="4FFDD1FE" w:rsidR="001B62CC" w:rsidRDefault="0022043B">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1B62CC">
          <w:rPr>
            <w:noProof/>
            <w:webHidden/>
          </w:rPr>
          <w:t>32</w:t>
        </w:r>
        <w:r w:rsidR="001B62CC">
          <w:rPr>
            <w:noProof/>
            <w:webHidden/>
          </w:rPr>
          <w:fldChar w:fldCharType="end"/>
        </w:r>
      </w:hyperlink>
    </w:p>
    <w:p w14:paraId="1F88C8F5" w14:textId="1936C193" w:rsidR="001B62CC" w:rsidRDefault="0022043B">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1B62CC">
          <w:rPr>
            <w:noProof/>
            <w:webHidden/>
          </w:rPr>
          <w:t>34</w:t>
        </w:r>
        <w:r w:rsidR="001B62CC">
          <w:rPr>
            <w:noProof/>
            <w:webHidden/>
          </w:rPr>
          <w:fldChar w:fldCharType="end"/>
        </w:r>
      </w:hyperlink>
    </w:p>
    <w:p w14:paraId="5D922BF4" w14:textId="6A31B02B" w:rsidR="001B62CC" w:rsidRDefault="0022043B">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1B62CC">
          <w:rPr>
            <w:noProof/>
            <w:webHidden/>
          </w:rPr>
          <w:t>35</w:t>
        </w:r>
        <w:r w:rsidR="001B62CC">
          <w:rPr>
            <w:noProof/>
            <w:webHidden/>
          </w:rPr>
          <w:fldChar w:fldCharType="end"/>
        </w:r>
      </w:hyperlink>
    </w:p>
    <w:p w14:paraId="4BAD1E62" w14:textId="21C21776" w:rsidR="001B62CC" w:rsidRDefault="0022043B">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1B62CC">
          <w:rPr>
            <w:noProof/>
            <w:webHidden/>
          </w:rPr>
          <w:t>35</w:t>
        </w:r>
        <w:r w:rsidR="001B62CC">
          <w:rPr>
            <w:noProof/>
            <w:webHidden/>
          </w:rPr>
          <w:fldChar w:fldCharType="end"/>
        </w:r>
      </w:hyperlink>
    </w:p>
    <w:p w14:paraId="4B738146" w14:textId="22C81AEF" w:rsidR="001B62CC" w:rsidRDefault="0022043B">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1B62CC">
          <w:rPr>
            <w:noProof/>
            <w:webHidden/>
          </w:rPr>
          <w:t>36</w:t>
        </w:r>
        <w:r w:rsidR="001B62CC">
          <w:rPr>
            <w:noProof/>
            <w:webHidden/>
          </w:rPr>
          <w:fldChar w:fldCharType="end"/>
        </w:r>
      </w:hyperlink>
    </w:p>
    <w:p w14:paraId="293334F2" w14:textId="3D0D2F30" w:rsidR="001B62CC" w:rsidRDefault="0022043B">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1B62CC">
          <w:rPr>
            <w:noProof/>
            <w:webHidden/>
          </w:rPr>
          <w:t>38</w:t>
        </w:r>
        <w:r w:rsidR="001B62CC">
          <w:rPr>
            <w:noProof/>
            <w:webHidden/>
          </w:rPr>
          <w:fldChar w:fldCharType="end"/>
        </w:r>
      </w:hyperlink>
    </w:p>
    <w:p w14:paraId="2C82EB93" w14:textId="0C1D1092" w:rsidR="001B62CC" w:rsidRDefault="0022043B">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1B62CC">
          <w:rPr>
            <w:webHidden/>
          </w:rPr>
          <w:t>39</w:t>
        </w:r>
        <w:r w:rsidR="001B62CC">
          <w:rPr>
            <w:webHidden/>
          </w:rPr>
          <w:fldChar w:fldCharType="end"/>
        </w:r>
      </w:hyperlink>
    </w:p>
    <w:p w14:paraId="35944111" w14:textId="4BFB981D" w:rsidR="001B62CC" w:rsidRDefault="0022043B">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1B62CC">
          <w:rPr>
            <w:webHidden/>
          </w:rPr>
          <w:t>40</w:t>
        </w:r>
        <w:r w:rsidR="001B62CC">
          <w:rPr>
            <w:webHidden/>
          </w:rPr>
          <w:fldChar w:fldCharType="end"/>
        </w:r>
      </w:hyperlink>
    </w:p>
    <w:p w14:paraId="1390FAC7" w14:textId="5168CB8E" w:rsidR="001B62CC" w:rsidRDefault="0022043B">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1B62CC">
          <w:rPr>
            <w:webHidden/>
          </w:rPr>
          <w:t>40</w:t>
        </w:r>
        <w:r w:rsidR="001B62CC">
          <w:rPr>
            <w:webHidden/>
          </w:rPr>
          <w:fldChar w:fldCharType="end"/>
        </w:r>
      </w:hyperlink>
    </w:p>
    <w:p w14:paraId="3BF1505A" w14:textId="33266B29" w:rsidR="001B62CC" w:rsidRDefault="0022043B">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1B62CC">
          <w:rPr>
            <w:webHidden/>
          </w:rPr>
          <w:t>41</w:t>
        </w:r>
        <w:r w:rsidR="001B62CC">
          <w:rPr>
            <w:webHidden/>
          </w:rPr>
          <w:fldChar w:fldCharType="end"/>
        </w:r>
      </w:hyperlink>
    </w:p>
    <w:p w14:paraId="33A45F0B" w14:textId="304AEBBC" w:rsidR="001B62CC" w:rsidRDefault="0022043B">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1B62CC">
          <w:rPr>
            <w:webHidden/>
          </w:rPr>
          <w:t>43</w:t>
        </w:r>
        <w:r w:rsidR="001B62CC">
          <w:rPr>
            <w:webHidden/>
          </w:rPr>
          <w:fldChar w:fldCharType="end"/>
        </w:r>
      </w:hyperlink>
    </w:p>
    <w:p w14:paraId="43DEF460" w14:textId="19B1839B" w:rsidR="001B62CC" w:rsidRDefault="0022043B">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1B62CC">
          <w:rPr>
            <w:webHidden/>
          </w:rPr>
          <w:t>44</w:t>
        </w:r>
        <w:r w:rsidR="001B62CC">
          <w:rPr>
            <w:webHidden/>
          </w:rPr>
          <w:fldChar w:fldCharType="end"/>
        </w:r>
      </w:hyperlink>
    </w:p>
    <w:p w14:paraId="5B51D65F" w14:textId="5C02B372" w:rsidR="001B62CC" w:rsidRDefault="0022043B">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1B62CC">
          <w:rPr>
            <w:noProof/>
            <w:webHidden/>
          </w:rPr>
          <w:t>44</w:t>
        </w:r>
        <w:r w:rsidR="001B62CC">
          <w:rPr>
            <w:noProof/>
            <w:webHidden/>
          </w:rPr>
          <w:fldChar w:fldCharType="end"/>
        </w:r>
      </w:hyperlink>
    </w:p>
    <w:p w14:paraId="6D99EFFF" w14:textId="771BEF22" w:rsidR="001B62CC" w:rsidRDefault="0022043B">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1B62CC">
          <w:rPr>
            <w:noProof/>
            <w:webHidden/>
          </w:rPr>
          <w:t>47</w:t>
        </w:r>
        <w:r w:rsidR="001B62CC">
          <w:rPr>
            <w:noProof/>
            <w:webHidden/>
          </w:rPr>
          <w:fldChar w:fldCharType="end"/>
        </w:r>
      </w:hyperlink>
    </w:p>
    <w:p w14:paraId="459902A5" w14:textId="4A3575C7" w:rsidR="001B62CC" w:rsidRDefault="0022043B">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1B62CC">
          <w:rPr>
            <w:noProof/>
            <w:webHidden/>
          </w:rPr>
          <w:t>50</w:t>
        </w:r>
        <w:r w:rsidR="001B62CC">
          <w:rPr>
            <w:noProof/>
            <w:webHidden/>
          </w:rPr>
          <w:fldChar w:fldCharType="end"/>
        </w:r>
      </w:hyperlink>
    </w:p>
    <w:p w14:paraId="1A075B45" w14:textId="595BDE54" w:rsidR="001B62CC" w:rsidRDefault="0022043B">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1B62CC">
          <w:rPr>
            <w:noProof/>
            <w:webHidden/>
          </w:rPr>
          <w:t>54</w:t>
        </w:r>
        <w:r w:rsidR="001B62CC">
          <w:rPr>
            <w:noProof/>
            <w:webHidden/>
          </w:rPr>
          <w:fldChar w:fldCharType="end"/>
        </w:r>
      </w:hyperlink>
    </w:p>
    <w:p w14:paraId="27452C0D" w14:textId="1B9C3874" w:rsidR="001B62CC" w:rsidRDefault="0022043B">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1B62CC">
          <w:rPr>
            <w:noProof/>
            <w:webHidden/>
          </w:rPr>
          <w:t>56</w:t>
        </w:r>
        <w:r w:rsidR="001B62CC">
          <w:rPr>
            <w:noProof/>
            <w:webHidden/>
          </w:rPr>
          <w:fldChar w:fldCharType="end"/>
        </w:r>
      </w:hyperlink>
    </w:p>
    <w:p w14:paraId="23B7BB3A" w14:textId="340F63EA" w:rsidR="001B62CC" w:rsidRDefault="0022043B">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1B62CC">
          <w:rPr>
            <w:webHidden/>
          </w:rPr>
          <w:t>57</w:t>
        </w:r>
        <w:r w:rsidR="001B62CC">
          <w:rPr>
            <w:webHidden/>
          </w:rPr>
          <w:fldChar w:fldCharType="end"/>
        </w:r>
      </w:hyperlink>
    </w:p>
    <w:p w14:paraId="5A966501" w14:textId="6D4E178B" w:rsidR="001B62CC" w:rsidRDefault="0022043B">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1B62CC">
          <w:rPr>
            <w:noProof/>
            <w:webHidden/>
          </w:rPr>
          <w:t>58</w:t>
        </w:r>
        <w:r w:rsidR="001B62CC">
          <w:rPr>
            <w:noProof/>
            <w:webHidden/>
          </w:rPr>
          <w:fldChar w:fldCharType="end"/>
        </w:r>
      </w:hyperlink>
    </w:p>
    <w:p w14:paraId="56ADB566" w14:textId="68A463B0" w:rsidR="001B62CC" w:rsidRDefault="0022043B">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6114E252" w14:textId="3B4DFD91" w:rsidR="001B62CC" w:rsidRDefault="0022043B">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793B3C93" w14:textId="37986129" w:rsidR="001B62CC" w:rsidRDefault="0022043B">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1B62CC">
          <w:rPr>
            <w:noProof/>
            <w:webHidden/>
          </w:rPr>
          <w:t>61</w:t>
        </w:r>
        <w:r w:rsidR="001B62CC">
          <w:rPr>
            <w:noProof/>
            <w:webHidden/>
          </w:rPr>
          <w:fldChar w:fldCharType="end"/>
        </w:r>
      </w:hyperlink>
    </w:p>
    <w:p w14:paraId="708FDCF8" w14:textId="3324058C" w:rsidR="001B62CC" w:rsidRDefault="0022043B">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1B62CC">
          <w:rPr>
            <w:webHidden/>
          </w:rPr>
          <w:t>62</w:t>
        </w:r>
        <w:r w:rsidR="001B62CC">
          <w:rPr>
            <w:webHidden/>
          </w:rPr>
          <w:fldChar w:fldCharType="end"/>
        </w:r>
      </w:hyperlink>
    </w:p>
    <w:p w14:paraId="5A1D02D0" w14:textId="6A4EB2A0" w:rsidR="001B62CC" w:rsidRDefault="0022043B">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1B62CC">
          <w:rPr>
            <w:webHidden/>
          </w:rPr>
          <w:t>63</w:t>
        </w:r>
        <w:r w:rsidR="001B62CC">
          <w:rPr>
            <w:webHidden/>
          </w:rPr>
          <w:fldChar w:fldCharType="end"/>
        </w:r>
      </w:hyperlink>
    </w:p>
    <w:p w14:paraId="2601D4FC" w14:textId="331CE90D" w:rsidR="001B62CC" w:rsidRDefault="0022043B">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1B62CC">
          <w:rPr>
            <w:webHidden/>
          </w:rPr>
          <w:t>63</w:t>
        </w:r>
        <w:r w:rsidR="001B62CC">
          <w:rPr>
            <w:webHidden/>
          </w:rPr>
          <w:fldChar w:fldCharType="end"/>
        </w:r>
      </w:hyperlink>
    </w:p>
    <w:p w14:paraId="2F547ED8" w14:textId="46D2A7ED" w:rsidR="001B62CC" w:rsidRDefault="0022043B">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1B62CC">
          <w:rPr>
            <w:webHidden/>
          </w:rPr>
          <w:t>63</w:t>
        </w:r>
        <w:r w:rsidR="001B62CC">
          <w:rPr>
            <w:webHidden/>
          </w:rPr>
          <w:fldChar w:fldCharType="end"/>
        </w:r>
      </w:hyperlink>
    </w:p>
    <w:p w14:paraId="57930041" w14:textId="78DB1A2F" w:rsidR="001B62CC" w:rsidRDefault="0022043B">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1B62CC">
          <w:rPr>
            <w:webHidden/>
          </w:rPr>
          <w:t>63</w:t>
        </w:r>
        <w:r w:rsidR="001B62CC">
          <w:rPr>
            <w:webHidden/>
          </w:rPr>
          <w:fldChar w:fldCharType="end"/>
        </w:r>
      </w:hyperlink>
    </w:p>
    <w:p w14:paraId="3D7DAB02" w14:textId="41D601D6" w:rsidR="001B62CC" w:rsidRDefault="0022043B">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1B62CC">
          <w:rPr>
            <w:webHidden/>
          </w:rPr>
          <w:t>64</w:t>
        </w:r>
        <w:r w:rsidR="001B62CC">
          <w:rPr>
            <w:webHidden/>
          </w:rPr>
          <w:fldChar w:fldCharType="end"/>
        </w:r>
      </w:hyperlink>
    </w:p>
    <w:p w14:paraId="19164D10" w14:textId="383C4986" w:rsidR="001B62CC" w:rsidRDefault="0022043B">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1B62CC">
          <w:rPr>
            <w:noProof/>
            <w:webHidden/>
          </w:rPr>
          <w:t>64</w:t>
        </w:r>
        <w:r w:rsidR="001B62CC">
          <w:rPr>
            <w:noProof/>
            <w:webHidden/>
          </w:rPr>
          <w:fldChar w:fldCharType="end"/>
        </w:r>
      </w:hyperlink>
    </w:p>
    <w:p w14:paraId="0797106B" w14:textId="6EBF6E0A" w:rsidR="001B62CC" w:rsidRDefault="0022043B">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1B62CC">
          <w:rPr>
            <w:noProof/>
            <w:webHidden/>
          </w:rPr>
          <w:t>64</w:t>
        </w:r>
        <w:r w:rsidR="001B62CC">
          <w:rPr>
            <w:noProof/>
            <w:webHidden/>
          </w:rPr>
          <w:fldChar w:fldCharType="end"/>
        </w:r>
      </w:hyperlink>
    </w:p>
    <w:p w14:paraId="495D95CA" w14:textId="3110FD10" w:rsidR="001B62CC" w:rsidRDefault="0022043B">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1B62CC">
          <w:rPr>
            <w:noProof/>
            <w:webHidden/>
          </w:rPr>
          <w:t>65</w:t>
        </w:r>
        <w:r w:rsidR="001B62CC">
          <w:rPr>
            <w:noProof/>
            <w:webHidden/>
          </w:rPr>
          <w:fldChar w:fldCharType="end"/>
        </w:r>
      </w:hyperlink>
    </w:p>
    <w:p w14:paraId="264833B6" w14:textId="1004C3BD" w:rsidR="001B62CC" w:rsidRDefault="0022043B">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1B62CC">
          <w:rPr>
            <w:webHidden/>
          </w:rPr>
          <w:t>66</w:t>
        </w:r>
        <w:r w:rsidR="001B62CC">
          <w:rPr>
            <w:webHidden/>
          </w:rPr>
          <w:fldChar w:fldCharType="end"/>
        </w:r>
      </w:hyperlink>
    </w:p>
    <w:p w14:paraId="3AF491FA" w14:textId="713F231A" w:rsidR="001B62CC" w:rsidRDefault="0022043B">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1B62CC">
          <w:rPr>
            <w:noProof/>
            <w:webHidden/>
          </w:rPr>
          <w:t>66</w:t>
        </w:r>
        <w:r w:rsidR="001B62CC">
          <w:rPr>
            <w:noProof/>
            <w:webHidden/>
          </w:rPr>
          <w:fldChar w:fldCharType="end"/>
        </w:r>
      </w:hyperlink>
    </w:p>
    <w:p w14:paraId="5390FAE3" w14:textId="578DAD26" w:rsidR="001B62CC" w:rsidRDefault="0022043B">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7BF5B2D9" w14:textId="093C2A54" w:rsidR="001B62CC" w:rsidRDefault="0022043B">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1B62CC">
          <w:rPr>
            <w:webHidden/>
          </w:rPr>
          <w:t>69</w:t>
        </w:r>
        <w:r w:rsidR="001B62CC">
          <w:rPr>
            <w:webHidden/>
          </w:rPr>
          <w:fldChar w:fldCharType="end"/>
        </w:r>
      </w:hyperlink>
    </w:p>
    <w:p w14:paraId="1BDB2D9D" w14:textId="7BE3B7AF" w:rsidR="001B62CC" w:rsidRDefault="0022043B">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1B62CC">
          <w:rPr>
            <w:webHidden/>
          </w:rPr>
          <w:t>71</w:t>
        </w:r>
        <w:r w:rsidR="001B62CC">
          <w:rPr>
            <w:webHidden/>
          </w:rPr>
          <w:fldChar w:fldCharType="end"/>
        </w:r>
      </w:hyperlink>
    </w:p>
    <w:p w14:paraId="4271A066" w14:textId="3A8147AC" w:rsidR="001B62CC" w:rsidRDefault="0022043B">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1B62CC">
          <w:rPr>
            <w:webHidden/>
          </w:rPr>
          <w:t>71</w:t>
        </w:r>
        <w:r w:rsidR="001B62CC">
          <w:rPr>
            <w:webHidden/>
          </w:rPr>
          <w:fldChar w:fldCharType="end"/>
        </w:r>
      </w:hyperlink>
    </w:p>
    <w:p w14:paraId="1C234405" w14:textId="04DB7AD9" w:rsidR="001B62CC" w:rsidRDefault="0022043B">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1B62CC">
          <w:rPr>
            <w:webHidden/>
          </w:rPr>
          <w:t>72</w:t>
        </w:r>
        <w:r w:rsidR="001B62CC">
          <w:rPr>
            <w:webHidden/>
          </w:rPr>
          <w:fldChar w:fldCharType="end"/>
        </w:r>
      </w:hyperlink>
    </w:p>
    <w:p w14:paraId="0FF53AED" w14:textId="50BB4FAB" w:rsidR="001B62CC" w:rsidRDefault="0022043B">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1B62CC">
          <w:rPr>
            <w:webHidden/>
          </w:rPr>
          <w:t>74</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478E49F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1B62CC">
          <w:rPr>
            <w:noProof/>
            <w:webHidden/>
          </w:rPr>
          <w:t>3</w:t>
        </w:r>
        <w:r w:rsidR="001B62CC">
          <w:rPr>
            <w:noProof/>
            <w:webHidden/>
          </w:rPr>
          <w:fldChar w:fldCharType="end"/>
        </w:r>
      </w:hyperlink>
    </w:p>
    <w:p w14:paraId="70E04CDB" w14:textId="71104DAC"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1B62CC">
          <w:rPr>
            <w:noProof/>
            <w:webHidden/>
          </w:rPr>
          <w:t>4</w:t>
        </w:r>
        <w:r w:rsidR="001B62CC">
          <w:rPr>
            <w:noProof/>
            <w:webHidden/>
          </w:rPr>
          <w:fldChar w:fldCharType="end"/>
        </w:r>
      </w:hyperlink>
    </w:p>
    <w:p w14:paraId="67F16824" w14:textId="0CAC8F7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1B62CC">
          <w:rPr>
            <w:noProof/>
            <w:webHidden/>
          </w:rPr>
          <w:t>5</w:t>
        </w:r>
        <w:r w:rsidR="001B62CC">
          <w:rPr>
            <w:noProof/>
            <w:webHidden/>
          </w:rPr>
          <w:fldChar w:fldCharType="end"/>
        </w:r>
      </w:hyperlink>
    </w:p>
    <w:p w14:paraId="33350D36" w14:textId="503188E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1B62CC">
          <w:rPr>
            <w:noProof/>
            <w:webHidden/>
          </w:rPr>
          <w:t>5</w:t>
        </w:r>
        <w:r w:rsidR="001B62CC">
          <w:rPr>
            <w:noProof/>
            <w:webHidden/>
          </w:rPr>
          <w:fldChar w:fldCharType="end"/>
        </w:r>
      </w:hyperlink>
    </w:p>
    <w:p w14:paraId="1548AC2F" w14:textId="545DA345"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1B62CC">
          <w:rPr>
            <w:noProof/>
            <w:webHidden/>
          </w:rPr>
          <w:t>7</w:t>
        </w:r>
        <w:r w:rsidR="001B62CC">
          <w:rPr>
            <w:noProof/>
            <w:webHidden/>
          </w:rPr>
          <w:fldChar w:fldCharType="end"/>
        </w:r>
      </w:hyperlink>
    </w:p>
    <w:p w14:paraId="20023934" w14:textId="34FB1E46"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1B62CC">
          <w:rPr>
            <w:noProof/>
            <w:webHidden/>
          </w:rPr>
          <w:t>7</w:t>
        </w:r>
        <w:r w:rsidR="001B62CC">
          <w:rPr>
            <w:noProof/>
            <w:webHidden/>
          </w:rPr>
          <w:fldChar w:fldCharType="end"/>
        </w:r>
      </w:hyperlink>
    </w:p>
    <w:p w14:paraId="1059473A" w14:textId="091FC8C6"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4C0E2C8C" w14:textId="0F8F5B7C"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56CFE4B4" w14:textId="420937EF"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0085B22C" w14:textId="6CF9A321"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1B62CC">
          <w:rPr>
            <w:noProof/>
            <w:webHidden/>
          </w:rPr>
          <w:t>16</w:t>
        </w:r>
        <w:r w:rsidR="001B62CC">
          <w:rPr>
            <w:noProof/>
            <w:webHidden/>
          </w:rPr>
          <w:fldChar w:fldCharType="end"/>
        </w:r>
      </w:hyperlink>
    </w:p>
    <w:p w14:paraId="2411013A" w14:textId="707D7E25"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3B68CD3D" w14:textId="5FE898FB"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1B62CC">
          <w:rPr>
            <w:noProof/>
            <w:webHidden/>
          </w:rPr>
          <w:t>18</w:t>
        </w:r>
        <w:r w:rsidR="001B62CC">
          <w:rPr>
            <w:noProof/>
            <w:webHidden/>
          </w:rPr>
          <w:fldChar w:fldCharType="end"/>
        </w:r>
      </w:hyperlink>
    </w:p>
    <w:p w14:paraId="3E9660DC" w14:textId="6875BB6B"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2A0EA2DA" w14:textId="6D345D1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0E8A5140" w14:textId="6BEA2316"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6B5BC5BC" w14:textId="74C70408"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1B62CC">
          <w:rPr>
            <w:noProof/>
            <w:webHidden/>
          </w:rPr>
          <w:t>20</w:t>
        </w:r>
        <w:r w:rsidR="001B62CC">
          <w:rPr>
            <w:noProof/>
            <w:webHidden/>
          </w:rPr>
          <w:fldChar w:fldCharType="end"/>
        </w:r>
      </w:hyperlink>
    </w:p>
    <w:p w14:paraId="3ABDB40F" w14:textId="70A66D7F"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1AB1798B" w14:textId="06CB984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25909806" w14:textId="7CF57D54"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3724DF71" w14:textId="75E55077"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1B62CC">
          <w:rPr>
            <w:noProof/>
            <w:webHidden/>
          </w:rPr>
          <w:t>22</w:t>
        </w:r>
        <w:r w:rsidR="001B62CC">
          <w:rPr>
            <w:noProof/>
            <w:webHidden/>
          </w:rPr>
          <w:fldChar w:fldCharType="end"/>
        </w:r>
      </w:hyperlink>
    </w:p>
    <w:p w14:paraId="1C9CD3E9" w14:textId="7F230D9F"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1B62CC">
          <w:rPr>
            <w:noProof/>
            <w:webHidden/>
          </w:rPr>
          <w:t>25</w:t>
        </w:r>
        <w:r w:rsidR="001B62CC">
          <w:rPr>
            <w:noProof/>
            <w:webHidden/>
          </w:rPr>
          <w:fldChar w:fldCharType="end"/>
        </w:r>
      </w:hyperlink>
    </w:p>
    <w:p w14:paraId="477A4DA9" w14:textId="665BABB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1B62CC">
          <w:rPr>
            <w:noProof/>
            <w:webHidden/>
          </w:rPr>
          <w:t>26</w:t>
        </w:r>
        <w:r w:rsidR="001B62CC">
          <w:rPr>
            <w:noProof/>
            <w:webHidden/>
          </w:rPr>
          <w:fldChar w:fldCharType="end"/>
        </w:r>
      </w:hyperlink>
    </w:p>
    <w:p w14:paraId="3A023931" w14:textId="67A80D58"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1B62CC">
          <w:rPr>
            <w:noProof/>
            <w:webHidden/>
          </w:rPr>
          <w:t>26</w:t>
        </w:r>
        <w:r w:rsidR="001B62CC">
          <w:rPr>
            <w:noProof/>
            <w:webHidden/>
          </w:rPr>
          <w:fldChar w:fldCharType="end"/>
        </w:r>
      </w:hyperlink>
    </w:p>
    <w:p w14:paraId="0258DCC1" w14:textId="10DFA378"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1B62CC">
          <w:rPr>
            <w:noProof/>
            <w:webHidden/>
          </w:rPr>
          <w:t>27</w:t>
        </w:r>
        <w:r w:rsidR="001B62CC">
          <w:rPr>
            <w:noProof/>
            <w:webHidden/>
          </w:rPr>
          <w:fldChar w:fldCharType="end"/>
        </w:r>
      </w:hyperlink>
    </w:p>
    <w:p w14:paraId="26198453" w14:textId="5791AF19"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1B62CC">
          <w:rPr>
            <w:noProof/>
            <w:webHidden/>
          </w:rPr>
          <w:t>28</w:t>
        </w:r>
        <w:r w:rsidR="001B62CC">
          <w:rPr>
            <w:noProof/>
            <w:webHidden/>
          </w:rPr>
          <w:fldChar w:fldCharType="end"/>
        </w:r>
      </w:hyperlink>
    </w:p>
    <w:p w14:paraId="3BF61E13" w14:textId="303DA878"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1B62CC">
          <w:rPr>
            <w:noProof/>
            <w:webHidden/>
          </w:rPr>
          <w:t>30</w:t>
        </w:r>
        <w:r w:rsidR="001B62CC">
          <w:rPr>
            <w:noProof/>
            <w:webHidden/>
          </w:rPr>
          <w:fldChar w:fldCharType="end"/>
        </w:r>
      </w:hyperlink>
    </w:p>
    <w:p w14:paraId="6BEC990A" w14:textId="6D4A1F4D"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1B62CC">
          <w:rPr>
            <w:noProof/>
            <w:webHidden/>
          </w:rPr>
          <w:t>32</w:t>
        </w:r>
        <w:r w:rsidR="001B62CC">
          <w:rPr>
            <w:noProof/>
            <w:webHidden/>
          </w:rPr>
          <w:fldChar w:fldCharType="end"/>
        </w:r>
      </w:hyperlink>
    </w:p>
    <w:p w14:paraId="6EB8022D" w14:textId="378CC53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1B62CC">
          <w:rPr>
            <w:noProof/>
            <w:webHidden/>
          </w:rPr>
          <w:t>33</w:t>
        </w:r>
        <w:r w:rsidR="001B62CC">
          <w:rPr>
            <w:noProof/>
            <w:webHidden/>
          </w:rPr>
          <w:fldChar w:fldCharType="end"/>
        </w:r>
      </w:hyperlink>
    </w:p>
    <w:p w14:paraId="243867C5" w14:textId="5D18B5F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1B62CC">
          <w:rPr>
            <w:noProof/>
            <w:webHidden/>
          </w:rPr>
          <w:t>34</w:t>
        </w:r>
        <w:r w:rsidR="001B62CC">
          <w:rPr>
            <w:noProof/>
            <w:webHidden/>
          </w:rPr>
          <w:fldChar w:fldCharType="end"/>
        </w:r>
      </w:hyperlink>
    </w:p>
    <w:p w14:paraId="22F1A7F1" w14:textId="4D4B0666"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1B62CC">
          <w:rPr>
            <w:noProof/>
            <w:webHidden/>
          </w:rPr>
          <w:t>36</w:t>
        </w:r>
        <w:r w:rsidR="001B62CC">
          <w:rPr>
            <w:noProof/>
            <w:webHidden/>
          </w:rPr>
          <w:fldChar w:fldCharType="end"/>
        </w:r>
      </w:hyperlink>
    </w:p>
    <w:p w14:paraId="2BC484F2" w14:textId="765DB4F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1B62CC">
          <w:rPr>
            <w:noProof/>
            <w:webHidden/>
          </w:rPr>
          <w:t>37</w:t>
        </w:r>
        <w:r w:rsidR="001B62CC">
          <w:rPr>
            <w:noProof/>
            <w:webHidden/>
          </w:rPr>
          <w:fldChar w:fldCharType="end"/>
        </w:r>
      </w:hyperlink>
    </w:p>
    <w:p w14:paraId="2D2CFAD4" w14:textId="2D0C5A15"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1B62CC">
          <w:rPr>
            <w:noProof/>
            <w:webHidden/>
          </w:rPr>
          <w:t>38</w:t>
        </w:r>
        <w:r w:rsidR="001B62CC">
          <w:rPr>
            <w:noProof/>
            <w:webHidden/>
          </w:rPr>
          <w:fldChar w:fldCharType="end"/>
        </w:r>
      </w:hyperlink>
    </w:p>
    <w:p w14:paraId="319F525C" w14:textId="1FC9EB9D"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1B62CC">
          <w:rPr>
            <w:noProof/>
            <w:webHidden/>
          </w:rPr>
          <w:t>39</w:t>
        </w:r>
        <w:r w:rsidR="001B62CC">
          <w:rPr>
            <w:noProof/>
            <w:webHidden/>
          </w:rPr>
          <w:fldChar w:fldCharType="end"/>
        </w:r>
      </w:hyperlink>
    </w:p>
    <w:p w14:paraId="482767DE" w14:textId="3EFBDAC1"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1B62CC">
          <w:rPr>
            <w:noProof/>
            <w:webHidden/>
          </w:rPr>
          <w:t>41</w:t>
        </w:r>
        <w:r w:rsidR="001B62CC">
          <w:rPr>
            <w:noProof/>
            <w:webHidden/>
          </w:rPr>
          <w:fldChar w:fldCharType="end"/>
        </w:r>
      </w:hyperlink>
    </w:p>
    <w:p w14:paraId="2AC87E53" w14:textId="1F90EBE8"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1B62CC">
          <w:rPr>
            <w:noProof/>
            <w:webHidden/>
          </w:rPr>
          <w:t>42</w:t>
        </w:r>
        <w:r w:rsidR="001B62CC">
          <w:rPr>
            <w:noProof/>
            <w:webHidden/>
          </w:rPr>
          <w:fldChar w:fldCharType="end"/>
        </w:r>
      </w:hyperlink>
    </w:p>
    <w:p w14:paraId="68A30559" w14:textId="6B15D1FA"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1B62CC">
          <w:rPr>
            <w:noProof/>
            <w:webHidden/>
          </w:rPr>
          <w:t>43</w:t>
        </w:r>
        <w:r w:rsidR="001B62CC">
          <w:rPr>
            <w:noProof/>
            <w:webHidden/>
          </w:rPr>
          <w:fldChar w:fldCharType="end"/>
        </w:r>
      </w:hyperlink>
    </w:p>
    <w:p w14:paraId="5111274F" w14:textId="61876883"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1B62CC">
          <w:rPr>
            <w:noProof/>
            <w:webHidden/>
          </w:rPr>
          <w:t>43</w:t>
        </w:r>
        <w:r w:rsidR="001B62CC">
          <w:rPr>
            <w:noProof/>
            <w:webHidden/>
          </w:rPr>
          <w:fldChar w:fldCharType="end"/>
        </w:r>
      </w:hyperlink>
    </w:p>
    <w:p w14:paraId="1A1DE4D5" w14:textId="6AFCC03B"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1B62CC">
          <w:rPr>
            <w:noProof/>
            <w:webHidden/>
          </w:rPr>
          <w:t>45</w:t>
        </w:r>
        <w:r w:rsidR="001B62CC">
          <w:rPr>
            <w:noProof/>
            <w:webHidden/>
          </w:rPr>
          <w:fldChar w:fldCharType="end"/>
        </w:r>
      </w:hyperlink>
    </w:p>
    <w:p w14:paraId="07E07EC6" w14:textId="5E960539"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1B62CC">
          <w:rPr>
            <w:noProof/>
            <w:webHidden/>
          </w:rPr>
          <w:t>45</w:t>
        </w:r>
        <w:r w:rsidR="001B62CC">
          <w:rPr>
            <w:noProof/>
            <w:webHidden/>
          </w:rPr>
          <w:fldChar w:fldCharType="end"/>
        </w:r>
      </w:hyperlink>
    </w:p>
    <w:p w14:paraId="4A6C18AB" w14:textId="6F0FE8D1"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1B62CC">
          <w:rPr>
            <w:noProof/>
            <w:webHidden/>
          </w:rPr>
          <w:t>46</w:t>
        </w:r>
        <w:r w:rsidR="001B62CC">
          <w:rPr>
            <w:noProof/>
            <w:webHidden/>
          </w:rPr>
          <w:fldChar w:fldCharType="end"/>
        </w:r>
      </w:hyperlink>
    </w:p>
    <w:p w14:paraId="2FFB2E71" w14:textId="3EC79B4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1B62CC">
          <w:rPr>
            <w:noProof/>
            <w:webHidden/>
          </w:rPr>
          <w:t>48</w:t>
        </w:r>
        <w:r w:rsidR="001B62CC">
          <w:rPr>
            <w:noProof/>
            <w:webHidden/>
          </w:rPr>
          <w:fldChar w:fldCharType="end"/>
        </w:r>
      </w:hyperlink>
    </w:p>
    <w:p w14:paraId="5231621E" w14:textId="2CF30840"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1B62CC">
          <w:rPr>
            <w:noProof/>
            <w:webHidden/>
          </w:rPr>
          <w:t>49</w:t>
        </w:r>
        <w:r w:rsidR="001B62CC">
          <w:rPr>
            <w:noProof/>
            <w:webHidden/>
          </w:rPr>
          <w:fldChar w:fldCharType="end"/>
        </w:r>
      </w:hyperlink>
    </w:p>
    <w:p w14:paraId="4B8DF429" w14:textId="18E5CB4A"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1B62CC">
          <w:rPr>
            <w:noProof/>
            <w:webHidden/>
          </w:rPr>
          <w:t>56</w:t>
        </w:r>
        <w:r w:rsidR="001B62CC">
          <w:rPr>
            <w:noProof/>
            <w:webHidden/>
          </w:rPr>
          <w:fldChar w:fldCharType="end"/>
        </w:r>
      </w:hyperlink>
    </w:p>
    <w:p w14:paraId="1FDCABE1" w14:textId="0C7A9834"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1B62CC">
          <w:rPr>
            <w:noProof/>
            <w:webHidden/>
          </w:rPr>
          <w:t>58</w:t>
        </w:r>
        <w:r w:rsidR="001B62CC">
          <w:rPr>
            <w:noProof/>
            <w:webHidden/>
          </w:rPr>
          <w:fldChar w:fldCharType="end"/>
        </w:r>
      </w:hyperlink>
    </w:p>
    <w:p w14:paraId="6FBA8830" w14:textId="01D28A0B"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62079524" w14:textId="33AB5526"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1B62CC">
          <w:rPr>
            <w:noProof/>
            <w:webHidden/>
          </w:rPr>
          <w:t>60</w:t>
        </w:r>
        <w:r w:rsidR="001B62CC">
          <w:rPr>
            <w:noProof/>
            <w:webHidden/>
          </w:rPr>
          <w:fldChar w:fldCharType="end"/>
        </w:r>
      </w:hyperlink>
    </w:p>
    <w:p w14:paraId="57F18215" w14:textId="2859DE0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1B62CC">
          <w:rPr>
            <w:noProof/>
            <w:webHidden/>
          </w:rPr>
          <w:t>61</w:t>
        </w:r>
        <w:r w:rsidR="001B62CC">
          <w:rPr>
            <w:noProof/>
            <w:webHidden/>
          </w:rPr>
          <w:fldChar w:fldCharType="end"/>
        </w:r>
      </w:hyperlink>
    </w:p>
    <w:p w14:paraId="67185111" w14:textId="6E37A1DD"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2AEAF988" w14:textId="6F830695"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13738FA8" w14:textId="74A62D23"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1B62CC">
          <w:rPr>
            <w:noProof/>
            <w:webHidden/>
          </w:rPr>
          <w:t>68</w:t>
        </w:r>
        <w:r w:rsidR="001B62CC">
          <w:rPr>
            <w:noProof/>
            <w:webHidden/>
          </w:rPr>
          <w:fldChar w:fldCharType="end"/>
        </w:r>
      </w:hyperlink>
    </w:p>
    <w:p w14:paraId="535ACAD1" w14:textId="2C1F2F04"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1B62CC">
          <w:rPr>
            <w:noProof/>
            <w:webHidden/>
          </w:rPr>
          <w:t>68</w:t>
        </w:r>
        <w:r w:rsidR="001B62CC">
          <w:rPr>
            <w:noProof/>
            <w:webHidden/>
          </w:rPr>
          <w:fldChar w:fldCharType="end"/>
        </w:r>
      </w:hyperlink>
    </w:p>
    <w:p w14:paraId="5D2382E6" w14:textId="545F6F34"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1B62CC">
          <w:rPr>
            <w:noProof/>
            <w:webHidden/>
          </w:rPr>
          <w:t>69</w:t>
        </w:r>
        <w:r w:rsidR="001B62CC">
          <w:rPr>
            <w:noProof/>
            <w:webHidden/>
          </w:rPr>
          <w:fldChar w:fldCharType="end"/>
        </w:r>
      </w:hyperlink>
    </w:p>
    <w:p w14:paraId="36619CA1" w14:textId="7435F86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1B62CC">
          <w:rPr>
            <w:noProof/>
            <w:webHidden/>
          </w:rPr>
          <w:t>69</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6ADFEE24"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1B62CC">
          <w:rPr>
            <w:noProof/>
            <w:webHidden/>
          </w:rPr>
          <w:t>15</w:t>
        </w:r>
        <w:r w:rsidR="001B62CC">
          <w:rPr>
            <w:noProof/>
            <w:webHidden/>
          </w:rPr>
          <w:fldChar w:fldCharType="end"/>
        </w:r>
      </w:hyperlink>
    </w:p>
    <w:p w14:paraId="3DB95C30" w14:textId="0B899D8F"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1B62CC">
          <w:rPr>
            <w:noProof/>
            <w:webHidden/>
          </w:rPr>
          <w:t>33</w:t>
        </w:r>
        <w:r w:rsidR="001B62CC">
          <w:rPr>
            <w:noProof/>
            <w:webHidden/>
          </w:rPr>
          <w:fldChar w:fldCharType="end"/>
        </w:r>
      </w:hyperlink>
    </w:p>
    <w:p w14:paraId="0B128584" w14:textId="4B9D8F9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1B62CC">
          <w:rPr>
            <w:noProof/>
            <w:webHidden/>
          </w:rPr>
          <w:t>51</w:t>
        </w:r>
        <w:r w:rsidR="001B62CC">
          <w:rPr>
            <w:noProof/>
            <w:webHidden/>
          </w:rPr>
          <w:fldChar w:fldCharType="end"/>
        </w:r>
      </w:hyperlink>
    </w:p>
    <w:p w14:paraId="6098D7E4" w14:textId="460D37AD"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1B62CC">
          <w:rPr>
            <w:noProof/>
            <w:webHidden/>
          </w:rPr>
          <w:t>52</w:t>
        </w:r>
        <w:r w:rsidR="001B62CC">
          <w:rPr>
            <w:noProof/>
            <w:webHidden/>
          </w:rPr>
          <w:fldChar w:fldCharType="end"/>
        </w:r>
      </w:hyperlink>
    </w:p>
    <w:p w14:paraId="629F35D8" w14:textId="7DCDFED1"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1B62CC">
          <w:rPr>
            <w:noProof/>
            <w:webHidden/>
          </w:rPr>
          <w:t>52</w:t>
        </w:r>
        <w:r w:rsidR="001B62CC">
          <w:rPr>
            <w:noProof/>
            <w:webHidden/>
          </w:rPr>
          <w:fldChar w:fldCharType="end"/>
        </w:r>
      </w:hyperlink>
    </w:p>
    <w:p w14:paraId="10E18E84" w14:textId="413F927D"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1B62CC">
          <w:rPr>
            <w:noProof/>
            <w:webHidden/>
          </w:rPr>
          <w:t>53</w:t>
        </w:r>
        <w:r w:rsidR="001B62CC">
          <w:rPr>
            <w:noProof/>
            <w:webHidden/>
          </w:rPr>
          <w:fldChar w:fldCharType="end"/>
        </w:r>
      </w:hyperlink>
    </w:p>
    <w:p w14:paraId="382518C6" w14:textId="07FA635D"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1B62CC">
          <w:rPr>
            <w:noProof/>
            <w:webHidden/>
          </w:rPr>
          <w:t>54</w:t>
        </w:r>
        <w:r w:rsidR="001B62CC">
          <w:rPr>
            <w:noProof/>
            <w:webHidden/>
          </w:rPr>
          <w:fldChar w:fldCharType="end"/>
        </w:r>
      </w:hyperlink>
    </w:p>
    <w:p w14:paraId="02342DF7" w14:textId="5AA603C9"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1B62CC">
          <w:rPr>
            <w:noProof/>
            <w:webHidden/>
          </w:rPr>
          <w:t>55</w:t>
        </w:r>
        <w:r w:rsidR="001B62CC">
          <w:rPr>
            <w:noProof/>
            <w:webHidden/>
          </w:rPr>
          <w:fldChar w:fldCharType="end"/>
        </w:r>
      </w:hyperlink>
    </w:p>
    <w:p w14:paraId="26D3FB87" w14:textId="4C5895EE" w:rsidR="001B62CC" w:rsidRDefault="002204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1B62CC">
          <w:rPr>
            <w:noProof/>
            <w:webHidden/>
          </w:rPr>
          <w:t>65</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5CE336D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D8F72EC"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1EC71CBA"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r w:rsidR="00501C0D">
        <w:rPr>
          <w:lang w:val="en-US"/>
        </w:rPr>
        <w:t>…</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4B0F9C04"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008D7583"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8A3DED3"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26C5F72B"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5DBBF63E"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06529513"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r>
        <w:t xml:space="preserve"> Hành động Shake</w:t>
      </w:r>
      <w:bookmarkEnd w:id="186"/>
      <w:bookmarkEnd w:id="187"/>
    </w:p>
    <w:p w14:paraId="12FAFE99" w14:textId="5CE69794"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D622C1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188"/>
      <w:r>
        <w:t xml:space="preserve"> Hành động Erect</w:t>
      </w:r>
      <w:bookmarkEnd w:id="189"/>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D953340"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496A7E5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proofErr w:type="gramStart"/>
      <w:r w:rsidR="00961588">
        <w:t>c</w:t>
      </w:r>
      <w:proofErr w:type="gramEnd"/>
      <w:r w:rsidR="00961588">
        <w:t xml:space="preserve">,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22043B" w:rsidRPr="00E416AE" w:rsidRDefault="0022043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22043B" w:rsidRPr="00E416AE" w:rsidRDefault="0022043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22043B" w:rsidRPr="00E416AE" w:rsidRDefault="0022043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22043B" w:rsidRPr="00E416AE" w:rsidRDefault="0022043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22043B" w:rsidRPr="00E416AE" w:rsidRDefault="0022043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22043B" w:rsidRPr="00E416AE" w:rsidRDefault="0022043B"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22043B" w:rsidRPr="00E416AE" w:rsidRDefault="0022043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22043B" w:rsidRPr="00E416AE" w:rsidRDefault="0022043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22043B" w:rsidRPr="00E416AE" w:rsidRDefault="0022043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22043B" w:rsidRPr="00E416AE" w:rsidRDefault="0022043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22043B" w:rsidRPr="00E416AE" w:rsidRDefault="0022043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22043B" w:rsidRPr="00E416AE" w:rsidRDefault="0022043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22043B" w:rsidRPr="00E416AE" w:rsidRDefault="0022043B"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22043B" w:rsidRPr="00E416AE" w:rsidRDefault="0022043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22043B" w:rsidRPr="003F6DA6" w:rsidRDefault="0022043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22043B" w:rsidRPr="00AB63EF" w:rsidRDefault="0022043B"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22043B" w:rsidRPr="00295069" w:rsidRDefault="0022043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22043B" w:rsidRPr="00295069" w:rsidRDefault="0022043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22043B" w:rsidRPr="003F6DA6" w:rsidRDefault="0022043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22043B" w:rsidRPr="00AB63EF" w:rsidRDefault="0022043B"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22043B" w:rsidRPr="00295069" w:rsidRDefault="0022043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22043B" w:rsidRPr="00295069" w:rsidRDefault="0022043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A619310"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5C258CFB"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207058"/>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207059"/>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207060"/>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085306">
      <w:pPr>
        <w:pStyle w:val="Dash"/>
        <w:ind w:left="72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24E4B993" w:rsidR="00343509" w:rsidRPr="00343509" w:rsidRDefault="00343509" w:rsidP="00277752">
      <w:pPr>
        <w:pStyle w:val="Caption"/>
        <w:ind w:left="360"/>
        <w:rPr>
          <w:lang w:val="en-US"/>
        </w:rPr>
      </w:pPr>
      <w:bookmarkStart w:id="235" w:name="_Ref515735014"/>
      <w:bookmarkStart w:id="236" w:name="_Toc518207120"/>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13226E7B"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744FF7E1" w:rsidR="004B4F6E" w:rsidRDefault="00343509" w:rsidP="00106FBE">
      <w:pPr>
        <w:pStyle w:val="Caption"/>
        <w:spacing w:line="360" w:lineRule="auto"/>
        <w:ind w:left="360"/>
      </w:pPr>
      <w:bookmarkStart w:id="237" w:name="_Ref515735067"/>
      <w:bookmarkStart w:id="238" w:name="_Toc518207121"/>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913D79" w:rsidR="00343509" w:rsidRDefault="004B4F6E" w:rsidP="00106FBE">
      <w:pPr>
        <w:pStyle w:val="Caption"/>
        <w:spacing w:line="360" w:lineRule="auto"/>
        <w:ind w:left="360"/>
        <w:rPr>
          <w:noProof/>
        </w:rPr>
      </w:pPr>
      <w:bookmarkStart w:id="239" w:name="_Ref515735201"/>
      <w:bookmarkStart w:id="240" w:name="_Toc518207122"/>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505B98D" w:rsidR="004B4F6E" w:rsidRDefault="004B4F6E" w:rsidP="00106FBE">
      <w:pPr>
        <w:pStyle w:val="Caption"/>
        <w:spacing w:line="360" w:lineRule="auto"/>
        <w:ind w:left="360"/>
        <w:rPr>
          <w:lang w:val="en-US"/>
        </w:rPr>
      </w:pPr>
      <w:bookmarkStart w:id="241" w:name="_Ref515735289"/>
      <w:bookmarkStart w:id="242" w:name="_Toc518207123"/>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w:t>
      </w:r>
      <w:proofErr w:type="gramStart"/>
      <w:r w:rsidR="004B4F6E">
        <w:t>dạng</w:t>
      </w:r>
      <w:r w:rsidR="003D729E">
        <w:t>:</w:t>
      </w:r>
      <w:proofErr w:type="gramEnd"/>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E7A431C" w:rsidR="004B4F6E" w:rsidRDefault="004B4F6E" w:rsidP="007005C6">
      <w:pPr>
        <w:pStyle w:val="Caption"/>
        <w:spacing w:line="360" w:lineRule="auto"/>
        <w:ind w:left="360"/>
        <w:rPr>
          <w:noProof/>
        </w:rPr>
      </w:pPr>
      <w:bookmarkStart w:id="243" w:name="_Ref515735424"/>
      <w:bookmarkStart w:id="244" w:name="_Toc518207124"/>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243"/>
      <w:r>
        <w:rPr>
          <w:noProof/>
        </w:rPr>
        <w:t xml:space="preserve"> Tạo Database hình ảnh nhận diện</w:t>
      </w:r>
      <w:bookmarkEnd w:id="244"/>
    </w:p>
    <w:p w14:paraId="5B393D09" w14:textId="77777777"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38E6673D" w:rsidR="004B4F6E" w:rsidRDefault="004B4F6E" w:rsidP="007005C6">
      <w:pPr>
        <w:pStyle w:val="Caption"/>
        <w:spacing w:line="360" w:lineRule="auto"/>
      </w:pPr>
      <w:bookmarkStart w:id="245" w:name="_Ref515735487"/>
      <w:bookmarkStart w:id="246" w:name="_Toc518207125"/>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5E02D3B4" w:rsidR="00F64254" w:rsidRPr="00F64254" w:rsidRDefault="004B4F6E" w:rsidP="007005C6">
      <w:pPr>
        <w:pStyle w:val="Caption"/>
        <w:spacing w:line="360" w:lineRule="auto"/>
      </w:pPr>
      <w:bookmarkStart w:id="247" w:name="_Ref517909888"/>
      <w:bookmarkStart w:id="248" w:name="_Ref517909884"/>
      <w:bookmarkStart w:id="249" w:name="_Toc518207126"/>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A9C259A" w:rsidR="004B4F6E" w:rsidRDefault="004B4F6E" w:rsidP="004B4F6E">
      <w:pPr>
        <w:pStyle w:val="Caption"/>
        <w:rPr>
          <w:noProof/>
        </w:rPr>
      </w:pPr>
      <w:bookmarkStart w:id="250" w:name="_Ref515735859"/>
      <w:bookmarkStart w:id="251" w:name="_Toc518207127"/>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29177DBE" w:rsidR="004B4F6E" w:rsidRDefault="004B4F6E" w:rsidP="004B4F6E">
      <w:pPr>
        <w:pStyle w:val="Caption"/>
        <w:rPr>
          <w:noProof/>
        </w:rPr>
      </w:pPr>
      <w:bookmarkStart w:id="252" w:name="_Ref515735880"/>
      <w:bookmarkStart w:id="253" w:name="_Toc518207128"/>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207061"/>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207062"/>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proofErr w:type="gramStart"/>
      <w:r>
        <w:t>tiến</w:t>
      </w:r>
      <w:r w:rsidR="00C14DA0">
        <w:t>:</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473AE71" w:rsidR="00806B50" w:rsidRDefault="00806B50" w:rsidP="00806B50">
      <w:pPr>
        <w:pStyle w:val="Caption"/>
        <w:rPr>
          <w:noProof/>
        </w:rPr>
      </w:pPr>
      <w:bookmarkStart w:id="257" w:name="_Ref515779503"/>
      <w:bookmarkStart w:id="258" w:name="_Ref515779484"/>
      <w:bookmarkStart w:id="259" w:name="_Toc518207129"/>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207063"/>
      <w:r>
        <w:t>Cấu tạo Kinect v2</w:t>
      </w:r>
      <w:bookmarkEnd w:id="260"/>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38AC09E" w:rsidR="00806B50" w:rsidRDefault="00806B50" w:rsidP="00507935">
      <w:pPr>
        <w:pStyle w:val="Caption"/>
        <w:rPr>
          <w:noProof/>
        </w:rPr>
      </w:pPr>
      <w:bookmarkStart w:id="261" w:name="_Toc518207130"/>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433B18">
      <w:pPr>
        <w:pStyle w:val="Dash"/>
        <w:ind w:left="81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2FEDF187" w:rsidR="00806B50" w:rsidRDefault="00806B50" w:rsidP="00D57B64">
      <w:pPr>
        <w:pStyle w:val="Caption"/>
        <w:rPr>
          <w:noProof/>
        </w:rPr>
      </w:pPr>
      <w:bookmarkStart w:id="262" w:name="_Ref518115441"/>
      <w:bookmarkStart w:id="263" w:name="_Toc518207131"/>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62B56E12" w:rsidR="00806B50" w:rsidRDefault="00806B50" w:rsidP="00507935">
      <w:pPr>
        <w:pStyle w:val="Caption"/>
        <w:ind w:left="360"/>
      </w:pPr>
      <w:bookmarkStart w:id="264" w:name="_Toc518207132"/>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207064"/>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331E0D1"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7C4C9A" w:rsidRPr="007C4C9A">
        <w:rPr>
          <w:b w:val="0"/>
        </w:rPr>
        <w:t xml:space="preserve">Hình </w:t>
      </w:r>
      <w:r w:rsidR="007C4C9A" w:rsidRPr="007C4C9A">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651A6FFC" w:rsidR="007C4C9A" w:rsidRPr="0097133F" w:rsidRDefault="007C4C9A" w:rsidP="007C4C9A">
      <w:pPr>
        <w:pStyle w:val="Caption"/>
        <w:rPr>
          <w:b w:val="0"/>
        </w:rPr>
      </w:pPr>
      <w:bookmarkStart w:id="266" w:name="_Ref518206984"/>
      <w:bookmarkStart w:id="267" w:name="_Toc518207133"/>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8207065"/>
      <w:r w:rsidRPr="00562157">
        <w:rPr>
          <w:lang w:val="en-US"/>
        </w:rPr>
        <w:t>Kết luận</w:t>
      </w:r>
      <w:bookmarkEnd w:id="214"/>
      <w:bookmarkEnd w:id="230"/>
      <w:bookmarkEnd w:id="231"/>
      <w:bookmarkEnd w:id="232"/>
      <w:bookmarkEnd w:id="268"/>
    </w:p>
    <w:p w14:paraId="62D14910" w14:textId="7D7EFA2B" w:rsidR="004F33B0" w:rsidRDefault="004F33B0" w:rsidP="004F33B0">
      <w:bookmarkStart w:id="269" w:name="_Toc135628205"/>
      <w:bookmarkStart w:id="270" w:name="_Toc110054639"/>
      <w:bookmarkEnd w:id="209"/>
      <w:r>
        <w:rPr>
          <w:lang w:val="en-US"/>
        </w:rPr>
        <w:t xml:space="preserve">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8207066"/>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8207067"/>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7929203" w:rsidR="00FB1C33" w:rsidRPr="007302CC" w:rsidRDefault="00FB1C33" w:rsidP="00FB1C33">
      <w:pPr>
        <w:pStyle w:val="Caption"/>
        <w:rPr>
          <w:lang w:val="en-US"/>
        </w:rPr>
      </w:pPr>
      <w:bookmarkStart w:id="284" w:name="_Ref515742325"/>
      <w:bookmarkStart w:id="285" w:name="_Toc518207134"/>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C5A4165"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Unity còn </w:t>
      </w:r>
      <w:r>
        <w:lastRenderedPageBreak/>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8207068"/>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8207069"/>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3308B9C3"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76311D79" w:rsidR="00535E32" w:rsidRDefault="00535E32" w:rsidP="00D01C38">
      <w:pPr>
        <w:pStyle w:val="Caption"/>
      </w:pPr>
      <w:bookmarkStart w:id="288" w:name="_Ref515712410"/>
      <w:bookmarkStart w:id="289" w:name="_Toc518207135"/>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8207070"/>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03ADCDE8" w:rsidR="00BA03F3" w:rsidRDefault="00CF1A16" w:rsidP="00BA03F3">
      <w:pPr>
        <w:pStyle w:val="Caption"/>
        <w:rPr>
          <w:noProof/>
        </w:rPr>
      </w:pPr>
      <w:bookmarkStart w:id="295" w:name="_Ref517948218"/>
      <w:bookmarkStart w:id="296" w:name="_Ref517948169"/>
      <w:bookmarkStart w:id="297" w:name="_Toc518207136"/>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8207071"/>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0EF53CD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r w:rsidR="00C65621">
        <w:rPr>
          <w:lang w:val="en-US"/>
        </w:rPr>
        <w:t>,…</w:t>
      </w:r>
      <w:proofErr w:type="gramEnd"/>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0D7B998A"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r w:rsidR="00C65621">
        <w:t>,…</w:t>
      </w:r>
      <w:proofErr w:type="gramEnd"/>
      <w:r>
        <w:t xml:space="preserve">)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565E888D" w:rsidR="00CF1A16" w:rsidRDefault="00CF1A16" w:rsidP="00CF1A16">
      <w:pPr>
        <w:pStyle w:val="Caption"/>
      </w:pPr>
      <w:bookmarkStart w:id="299" w:name="_Ref518116106"/>
      <w:bookmarkStart w:id="300" w:name="_Toc518207137"/>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8207072"/>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1BDBFD05"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C65621">
        <w:rPr>
          <w:lang w:val="en-US"/>
        </w:rPr>
        <w:t>,…</w:t>
      </w:r>
      <w:proofErr w:type="gramEnd"/>
      <w:r w:rsidR="00C65621">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4682BFA1" w:rsidR="00CF1A16" w:rsidRDefault="00206BBC" w:rsidP="00CF1A16">
      <w:r>
        <w:t xml:space="preserve">Particle system (hệ thống hiệu ứng hạt) là kỹ thuật để tạo ra cái hiệu ứng tia lửa, cháy, nổ, khói bụi, hơi </w:t>
      </w:r>
      <w:proofErr w:type="gramStart"/>
      <w:r>
        <w:t>nước</w:t>
      </w:r>
      <w:r w:rsidR="00C65621">
        <w:t>,…</w:t>
      </w:r>
      <w:proofErr w:type="gramEnd"/>
      <w:r w:rsidR="00C65621">
        <w:t xml:space="preserve"> </w:t>
      </w:r>
      <w:r>
        <w:t>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C65621">
      <w:pPr>
        <w:pStyle w:val="ListParagraph"/>
        <w:numPr>
          <w:ilvl w:val="0"/>
          <w:numId w:val="31"/>
        </w:numPr>
        <w:ind w:left="720"/>
      </w:pPr>
      <w:proofErr w:type="gramStart"/>
      <w:r>
        <w:t>Duration:</w:t>
      </w:r>
      <w:proofErr w:type="gramEnd"/>
      <w:r>
        <w:t xml:space="preserve"> thời gian tính bằng giây quãng đời tồn tại của một hạt.</w:t>
      </w:r>
    </w:p>
    <w:p w14:paraId="78CD2E5C" w14:textId="77777777" w:rsidR="00CF1A16" w:rsidRDefault="00CF1A16" w:rsidP="00C65621">
      <w:pPr>
        <w:pStyle w:val="ListParagraph"/>
        <w:numPr>
          <w:ilvl w:val="0"/>
          <w:numId w:val="32"/>
        </w:numPr>
        <w:ind w:left="720"/>
      </w:pPr>
      <w:proofErr w:type="gramStart"/>
      <w:r>
        <w:t>Looping:</w:t>
      </w:r>
      <w:proofErr w:type="gramEnd"/>
      <w:r>
        <w:t xml:space="preserve"> có được tạo lại hay không khi hạt cuối cùng bị biến mất.</w:t>
      </w:r>
    </w:p>
    <w:p w14:paraId="72787D39" w14:textId="0CC8F50D" w:rsidR="00CF1A16" w:rsidRDefault="00CF1A16" w:rsidP="00C65621">
      <w:pPr>
        <w:pStyle w:val="ListParagraph"/>
        <w:numPr>
          <w:ilvl w:val="0"/>
          <w:numId w:val="32"/>
        </w:numPr>
        <w:ind w:left="72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 xml:space="preserve">Max </w:t>
      </w:r>
      <w:proofErr w:type="gramStart"/>
      <w:r>
        <w:t>particles:</w:t>
      </w:r>
      <w:proofErr w:type="gramEnd"/>
      <w:r>
        <w:t xml:space="preserve"> số hạt tối đa xuất hiện trong particle system.</w:t>
      </w:r>
    </w:p>
    <w:p w14:paraId="3C3F84F2" w14:textId="77777777" w:rsidR="00CF1A16" w:rsidRDefault="00CF1A16" w:rsidP="00C65621">
      <w:pPr>
        <w:pStyle w:val="ListParagraph"/>
        <w:numPr>
          <w:ilvl w:val="0"/>
          <w:numId w:val="32"/>
        </w:numPr>
        <w:ind w:left="720"/>
      </w:pPr>
      <w:r>
        <w:t>Material/</w:t>
      </w:r>
      <w:proofErr w:type="gramStart"/>
      <w:r>
        <w:t>Shader:</w:t>
      </w:r>
      <w:proofErr w:type="gramEnd"/>
      <w:r>
        <w:t xml:space="preserve"> dùng để thay đổi hình dáng của các hạt.</w:t>
      </w:r>
    </w:p>
    <w:p w14:paraId="6BDBFCFF" w14:textId="77777777" w:rsidR="00CF1A16" w:rsidRPr="008C50E4" w:rsidRDefault="00CF1A16" w:rsidP="00C65621">
      <w:pPr>
        <w:pStyle w:val="ListParagraph"/>
        <w:numPr>
          <w:ilvl w:val="0"/>
          <w:numId w:val="32"/>
        </w:numPr>
        <w:ind w:left="72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302" w:name="_Ref517948549"/>
      <w:bookmarkStart w:id="303" w:name="_Toc518207073"/>
      <w:r>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w:t>
      </w:r>
      <w:proofErr w:type="gramStart"/>
      <w:r w:rsidR="00C3313B">
        <w:rPr>
          <w:lang w:val="en-US"/>
        </w:rPr>
        <w:t>Unity</w:t>
      </w:r>
      <w:r w:rsidR="007E5030">
        <w:rPr>
          <w:lang w:val="en-US"/>
        </w:rPr>
        <w:t xml:space="preserve"> </w:t>
      </w:r>
      <w:r w:rsidR="009777F6">
        <w:rPr>
          <w:lang w:val="en-US"/>
        </w:rPr>
        <w:t>?</w:t>
      </w:r>
      <w:proofErr w:type="gramEnd"/>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0D6B38D4" w:rsidR="00CF1A16" w:rsidRDefault="00CF1A16" w:rsidP="00CF1A16">
      <w:pPr>
        <w:pStyle w:val="Caption"/>
      </w:pPr>
      <w:bookmarkStart w:id="304" w:name="_Ref515712792"/>
      <w:bookmarkStart w:id="305" w:name="_Toc518207138"/>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8207074"/>
      <w:r>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6E02EEC" w:rsidR="00CF5BFE" w:rsidRPr="00CF5BFE" w:rsidRDefault="00DF4366" w:rsidP="00D71D59">
      <w:pPr>
        <w:pStyle w:val="Caption"/>
        <w:rPr>
          <w:noProof/>
        </w:rPr>
      </w:pPr>
      <w:bookmarkStart w:id="307" w:name="_Ref515736426"/>
      <w:bookmarkStart w:id="308" w:name="_Toc518207139"/>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77777777"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22043B" w:rsidRPr="00475CBF" w:rsidRDefault="0022043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2043B" w:rsidRPr="00475CBF" w:rsidRDefault="0022043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22043B" w:rsidRPr="00475CBF" w:rsidRDefault="0022043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22043B" w:rsidRPr="00475CBF" w:rsidRDefault="0022043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22043B" w:rsidRPr="00475CBF" w:rsidRDefault="0022043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22043B" w:rsidRPr="00475CBF" w:rsidRDefault="0022043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2043B" w:rsidRPr="00475CBF" w:rsidRDefault="0022043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22043B" w:rsidRPr="00475CBF" w:rsidRDefault="0022043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22043B" w:rsidRPr="00475CBF" w:rsidRDefault="0022043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22043B" w:rsidRPr="00475CBF" w:rsidRDefault="0022043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7CF17771" w:rsidR="00732954" w:rsidRDefault="00D10F2D" w:rsidP="00BE7C72">
      <w:pPr>
        <w:pStyle w:val="Caption"/>
        <w:rPr>
          <w:noProof/>
        </w:rPr>
      </w:pPr>
      <w:bookmarkStart w:id="309" w:name="_Ref515790587"/>
      <w:bookmarkStart w:id="310" w:name="_Toc518207140"/>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8207075"/>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22043B" w:rsidRPr="00EA5C3B" w:rsidRDefault="0022043B"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22043B" w:rsidRPr="00EA5C3B" w:rsidRDefault="0022043B"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22043B" w:rsidRPr="00EA5C3B" w:rsidRDefault="0022043B"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22043B" w:rsidRPr="00EA5C3B" w:rsidRDefault="0022043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22043B" w:rsidRPr="00EA5C3B" w:rsidRDefault="0022043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22043B" w:rsidRPr="00EA5C3B" w:rsidRDefault="0022043B"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22043B" w:rsidRPr="00EA5C3B" w:rsidRDefault="0022043B"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22043B" w:rsidRPr="00EA5C3B" w:rsidRDefault="0022043B"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22043B" w:rsidRPr="00EA5C3B" w:rsidRDefault="0022043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22043B" w:rsidRPr="00EA5C3B" w:rsidRDefault="0022043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5E311E0D" w:rsidR="00A9255F" w:rsidRPr="00A9255F" w:rsidRDefault="0074733C" w:rsidP="005F40B8">
      <w:pPr>
        <w:pStyle w:val="Caption"/>
      </w:pPr>
      <w:bookmarkStart w:id="312" w:name="_Ref515791419"/>
      <w:bookmarkStart w:id="313" w:name="_Toc518207141"/>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r>
        <w:t xml:space="preserve"> Mô phỏng cách sử dụng position trong hệ thống</w:t>
      </w:r>
      <w:bookmarkEnd w:id="312"/>
      <w:bookmarkEnd w:id="313"/>
    </w:p>
    <w:p w14:paraId="243FEC6D" w14:textId="77777777" w:rsidR="00994A77" w:rsidRDefault="00994A77" w:rsidP="00994A77">
      <w:pPr>
        <w:pStyle w:val="Heading2"/>
        <w:rPr>
          <w:lang w:val="en-US"/>
        </w:rPr>
      </w:pPr>
      <w:bookmarkStart w:id="314" w:name="_Toc518207076"/>
      <w:r>
        <w:rPr>
          <w:lang w:val="en-US"/>
        </w:rPr>
        <w:t>Kết luận</w:t>
      </w:r>
      <w:bookmarkEnd w:id="314"/>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5" w:name="_Toc359511112"/>
      <w:bookmarkStart w:id="316" w:name="_Toc359541474"/>
      <w:bookmarkStart w:id="317" w:name="_Toc359938300"/>
      <w:bookmarkStart w:id="318" w:name="_Ref360048718"/>
      <w:bookmarkStart w:id="319" w:name="_Ref360048721"/>
      <w:bookmarkStart w:id="320" w:name="_Toc360055377"/>
      <w:bookmarkStart w:id="321" w:name="_Toc360417495"/>
      <w:bookmarkStart w:id="322" w:name="_Toc360417675"/>
      <w:bookmarkStart w:id="323" w:name="_Ref360668443"/>
      <w:bookmarkStart w:id="324" w:name="_Ref360668540"/>
      <w:bookmarkStart w:id="325" w:name="_Ref517361445"/>
      <w:bookmarkStart w:id="326" w:name="_Toc518207077"/>
      <w:bookmarkEnd w:id="282"/>
      <w:r w:rsidR="00C54A16" w:rsidRPr="00562157">
        <w:rPr>
          <w:lang w:val="en-US"/>
        </w:rPr>
        <w:t xml:space="preserve">Hệ thống </w:t>
      </w:r>
      <w:bookmarkEnd w:id="315"/>
      <w:bookmarkEnd w:id="316"/>
      <w:bookmarkEnd w:id="317"/>
      <w:bookmarkEnd w:id="318"/>
      <w:bookmarkEnd w:id="319"/>
      <w:bookmarkEnd w:id="320"/>
      <w:bookmarkEnd w:id="321"/>
      <w:bookmarkEnd w:id="322"/>
      <w:bookmarkEnd w:id="323"/>
      <w:bookmarkEnd w:id="324"/>
      <w:r w:rsidR="00487631">
        <w:rPr>
          <w:lang w:val="en-US"/>
        </w:rPr>
        <w:t>bản đồ địa lý hỗ trợ Tangible</w:t>
      </w:r>
      <w:bookmarkEnd w:id="325"/>
      <w:bookmarkEnd w:id="326"/>
    </w:p>
    <w:p w14:paraId="666489E5" w14:textId="6AFB93BB"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B05BD1">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B05BD1">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r w:rsidR="0046283A">
        <w:rPr>
          <w:lang w:val="en-US"/>
        </w:rPr>
        <w:t>,…</w:t>
      </w:r>
      <w:proofErr w:type="gramEnd"/>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7" w:name="_Toc359938301"/>
      <w:bookmarkStart w:id="328" w:name="_Toc360055378"/>
      <w:bookmarkStart w:id="329" w:name="_Toc360417496"/>
      <w:bookmarkStart w:id="330" w:name="_Toc360417676"/>
      <w:bookmarkStart w:id="331" w:name="_Toc518207078"/>
      <w:r w:rsidRPr="00562157">
        <w:rPr>
          <w:lang w:val="en-US"/>
        </w:rPr>
        <w:t xml:space="preserve">Giới thiệu </w:t>
      </w:r>
      <w:r w:rsidR="007C72D8" w:rsidRPr="00562157">
        <w:rPr>
          <w:lang w:val="en-US"/>
        </w:rPr>
        <w:t>tổng quan</w:t>
      </w:r>
      <w:bookmarkEnd w:id="327"/>
      <w:bookmarkEnd w:id="328"/>
      <w:bookmarkEnd w:id="329"/>
      <w:bookmarkEnd w:id="330"/>
      <w:bookmarkEnd w:id="331"/>
    </w:p>
    <w:p w14:paraId="0D16D8E4" w14:textId="3BEA3C32" w:rsidR="00487631" w:rsidRDefault="00487631" w:rsidP="00487631">
      <w:pPr>
        <w:pStyle w:val="BodyText"/>
        <w:rPr>
          <w:lang w:val="en-US"/>
        </w:rPr>
      </w:pPr>
      <w:bookmarkStart w:id="332" w:name="_Toc359938302"/>
      <w:bookmarkStart w:id="333" w:name="_Toc360055379"/>
      <w:bookmarkStart w:id="334" w:name="_Toc360417497"/>
      <w:bookmarkStart w:id="335"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r w:rsidR="0046283A">
        <w:rPr>
          <w:lang w:val="en-US"/>
        </w:rPr>
        <w: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r w:rsidR="0046283A">
        <w:rPr>
          <w:lang w:val="en-US"/>
        </w:rPr>
        <w:t>,…</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r w:rsidR="0046283A">
        <w:rPr>
          <w:lang w:val="en-US"/>
        </w:rPr>
        <w:t>,…</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6" w:name="_Ref517858542"/>
      <w:bookmarkStart w:id="337" w:name="_Ref517858548"/>
      <w:bookmarkStart w:id="338" w:name="_Toc518207079"/>
      <w:bookmarkEnd w:id="332"/>
      <w:bookmarkEnd w:id="333"/>
      <w:bookmarkEnd w:id="334"/>
      <w:bookmarkEnd w:id="335"/>
      <w:r>
        <w:rPr>
          <w:lang w:val="en-US"/>
        </w:rPr>
        <w:lastRenderedPageBreak/>
        <w:t>Cấu hình</w:t>
      </w:r>
      <w:r w:rsidR="00D233E3" w:rsidRPr="00562157">
        <w:rPr>
          <w:lang w:val="en-US"/>
        </w:rPr>
        <w:t xml:space="preserve"> hệ thống</w:t>
      </w:r>
      <w:bookmarkEnd w:id="336"/>
      <w:bookmarkEnd w:id="337"/>
      <w:bookmarkEnd w:id="338"/>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22043B" w:rsidRPr="00ED5DBD" w:rsidRDefault="0022043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22043B" w:rsidRDefault="0022043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22043B" w:rsidRDefault="0022043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22043B" w:rsidRDefault="0022043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22043B" w:rsidRDefault="0022043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22043B" w:rsidRDefault="0022043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22043B" w:rsidRDefault="0022043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22043B" w:rsidRDefault="0022043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22043B" w:rsidRPr="00ED5DBD" w:rsidRDefault="0022043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22043B" w:rsidRDefault="0022043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22043B" w:rsidRDefault="0022043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22043B" w:rsidRDefault="0022043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22043B" w:rsidRDefault="0022043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22043B" w:rsidRDefault="0022043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22043B" w:rsidRDefault="0022043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22043B" w:rsidRDefault="0022043B" w:rsidP="00572259">
                        <w:pPr>
                          <w:pStyle w:val="NormalWeb"/>
                          <w:spacing w:after="0"/>
                        </w:pPr>
                        <w:r>
                          <w:rPr>
                            <w:color w:val="000000" w:themeColor="text1"/>
                            <w:kern w:val="24"/>
                          </w:rPr>
                          <w:t>Kính trong</w:t>
                        </w:r>
                      </w:p>
                    </w:txbxContent>
                  </v:textbox>
                </v:shape>
                <w10:anchorlock/>
              </v:group>
            </w:pict>
          </mc:Fallback>
        </mc:AlternateContent>
      </w:r>
    </w:p>
    <w:p w14:paraId="66A7DFFE" w14:textId="2AAC8881" w:rsidR="00E47D2F" w:rsidRPr="00E47D2F" w:rsidRDefault="00120E01" w:rsidP="00C33D14">
      <w:pPr>
        <w:pStyle w:val="Caption"/>
        <w:rPr>
          <w:noProof/>
        </w:rPr>
      </w:pPr>
      <w:bookmarkStart w:id="339" w:name="_Ref515720799"/>
      <w:bookmarkStart w:id="340" w:name="_Ref517949152"/>
      <w:bookmarkStart w:id="341" w:name="_Toc518207142"/>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339"/>
      <w:r>
        <w:rPr>
          <w:noProof/>
        </w:rPr>
        <w:t xml:space="preserve"> </w:t>
      </w:r>
      <w:r w:rsidR="0052285B">
        <w:rPr>
          <w:noProof/>
        </w:rPr>
        <w:t>Cấu hình thiết lập của hệ thống</w:t>
      </w:r>
      <w:bookmarkEnd w:id="340"/>
      <w:bookmarkEnd w:id="341"/>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 xml:space="preserve">ác thành phần chính của hệ thống này bao </w:t>
      </w:r>
      <w:proofErr w:type="gramStart"/>
      <w:r w:rsidRPr="00562157">
        <w:rPr>
          <w:lang w:val="en-US"/>
        </w:rPr>
        <w:t>gồm :</w:t>
      </w:r>
      <w:proofErr w:type="gramEnd"/>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22043B" w:rsidRPr="00676B73" w:rsidRDefault="0022043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22043B" w:rsidRPr="00676B73" w:rsidRDefault="0022043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22043B" w:rsidRPr="00676B73" w:rsidRDefault="0022043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22043B" w:rsidRPr="00676B73" w:rsidRDefault="0022043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22043B" w:rsidRPr="00676B73" w:rsidRDefault="0022043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22043B" w:rsidRPr="00676B73" w:rsidRDefault="0022043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5408F2DE" w:rsidR="00CF2A0B" w:rsidRDefault="00CF2A0B" w:rsidP="00CF2A0B">
      <w:pPr>
        <w:pStyle w:val="Caption"/>
        <w:rPr>
          <w:noProof/>
        </w:rPr>
      </w:pPr>
      <w:bookmarkStart w:id="342" w:name="_Ref515714122"/>
      <w:bookmarkStart w:id="343" w:name="_Toc518207143"/>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342"/>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3"/>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22043B" w:rsidRPr="00071EE0" w:rsidRDefault="0022043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22043B" w:rsidRPr="00071EE0" w:rsidRDefault="0022043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22043B" w:rsidRPr="00071EE0" w:rsidRDefault="0022043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22043B" w:rsidRPr="00071EE0" w:rsidRDefault="0022043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22043B" w:rsidRPr="00071EE0" w:rsidRDefault="0022043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22043B" w:rsidRPr="00071EE0" w:rsidRDefault="0022043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EAA9EFB" w:rsidR="00CF2A0B" w:rsidRPr="00071EE0" w:rsidRDefault="00071EE0" w:rsidP="00071EE0">
      <w:pPr>
        <w:pStyle w:val="Caption"/>
      </w:pPr>
      <w:bookmarkStart w:id="344" w:name="_Ref518155815"/>
      <w:bookmarkStart w:id="345" w:name="_Toc518207144"/>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344"/>
      <w:r>
        <w:t xml:space="preserve"> Hình ảnh bàn hứng ảnh chiếu</w:t>
      </w:r>
      <w:bookmarkEnd w:id="345"/>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BB741F7" w:rsidR="00075908" w:rsidRDefault="003940C9" w:rsidP="003940C9">
      <w:pPr>
        <w:pStyle w:val="Caption"/>
        <w:rPr>
          <w:noProof/>
        </w:rPr>
      </w:pPr>
      <w:bookmarkStart w:id="346" w:name="_Ref518155035"/>
      <w:bookmarkStart w:id="347" w:name="_Toc518207145"/>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346"/>
      <w:r>
        <w:rPr>
          <w:noProof/>
        </w:rPr>
        <w:t xml:space="preserve"> Giá trượt giữ máy chiếu theo phương thẳng đứng</w:t>
      </w:r>
      <w:bookmarkEnd w:id="347"/>
    </w:p>
    <w:p w14:paraId="30AD6934" w14:textId="4F8043F8"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B05BD1">
        <w:t xml:space="preserve">Hình </w:t>
      </w:r>
      <w:r w:rsidR="00B05BD1">
        <w:rPr>
          <w:noProof/>
        </w:rPr>
        <w:t>4</w:t>
      </w:r>
      <w:r w:rsidR="00B05BD1">
        <w:t>.</w:t>
      </w:r>
      <w:r w:rsidR="00B05BD1">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B05BD1">
        <w:t xml:space="preserve">Hình </w:t>
      </w:r>
      <w:r w:rsidR="00B05BD1">
        <w:rPr>
          <w:noProof/>
        </w:rPr>
        <w:t>4</w:t>
      </w:r>
      <w:r w:rsidR="00B05BD1">
        <w:t>.</w:t>
      </w:r>
      <w:r w:rsidR="00B05BD1">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B05BD1">
        <w:t xml:space="preserve">Hình </w:t>
      </w:r>
      <w:r w:rsidR="00B05BD1">
        <w:rPr>
          <w:noProof/>
        </w:rPr>
        <w:t>4</w:t>
      </w:r>
      <w:r w:rsidR="00B05BD1">
        <w:t>.</w:t>
      </w:r>
      <w:r w:rsidR="00B05BD1">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8" w:name="_Toc518207080"/>
      <w:bookmarkStart w:id="349" w:name="_Toc360417498"/>
      <w:bookmarkStart w:id="350" w:name="_Toc360417678"/>
      <w:r w:rsidRPr="00562157">
        <w:rPr>
          <w:lang w:val="en-US"/>
        </w:rPr>
        <w:t>Kịch bản sử dụng hệ thống</w:t>
      </w:r>
      <w:bookmarkEnd w:id="348"/>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1" w:name="_Toc518207081"/>
      <w:r w:rsidR="004F61B9" w:rsidRPr="00562157">
        <w:rPr>
          <w:lang w:val="en-US"/>
        </w:rPr>
        <w:t>Một số vấn đề gặp phải và kỹ thuật áp dụng</w:t>
      </w:r>
      <w:bookmarkEnd w:id="349"/>
      <w:bookmarkEnd w:id="350"/>
      <w:bookmarkEnd w:id="351"/>
    </w:p>
    <w:p w14:paraId="276435AA" w14:textId="77777777" w:rsidR="004F61B9" w:rsidRPr="00562157" w:rsidRDefault="001E171F" w:rsidP="004F61B9">
      <w:pPr>
        <w:pStyle w:val="Heading3"/>
      </w:pPr>
      <w:bookmarkStart w:id="352" w:name="_Ref517858555"/>
      <w:bookmarkStart w:id="353" w:name="_Toc518207082"/>
      <w:r>
        <w:t>Cách bố trí máy chiếu</w:t>
      </w:r>
      <w:bookmarkEnd w:id="352"/>
      <w:bookmarkEnd w:id="353"/>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67159ED4"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22043B" w:rsidRPr="00AC3416" w:rsidRDefault="0022043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2043B" w:rsidRPr="00AC3416" w:rsidRDefault="0022043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22043B" w:rsidRPr="004B5089" w:rsidRDefault="0022043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22043B" w:rsidRDefault="0022043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22043B" w:rsidRPr="004B5089" w:rsidRDefault="0022043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22043B" w:rsidRPr="004B5089" w:rsidRDefault="0022043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22043B" w:rsidRPr="004B5089" w:rsidRDefault="0022043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22043B" w:rsidRPr="00AC3416" w:rsidRDefault="0022043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2043B" w:rsidRPr="00AC3416" w:rsidRDefault="0022043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22043B" w:rsidRPr="004B5089" w:rsidRDefault="0022043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22043B" w:rsidRDefault="0022043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22043B" w:rsidRPr="004B5089" w:rsidRDefault="0022043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22043B" w:rsidRPr="004B5089" w:rsidRDefault="0022043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22043B" w:rsidRPr="004B5089" w:rsidRDefault="0022043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34299236" w:rsidR="004B5089" w:rsidRPr="004B5089" w:rsidRDefault="004B5089" w:rsidP="004B5089">
      <w:pPr>
        <w:pStyle w:val="Caption"/>
        <w:rPr>
          <w:lang w:val="en-US"/>
        </w:rPr>
      </w:pPr>
      <w:bookmarkStart w:id="354" w:name="_Ref515717544"/>
      <w:bookmarkStart w:id="355" w:name="_Toc518207146"/>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354"/>
      <w:r>
        <w:rPr>
          <w:noProof/>
        </w:rPr>
        <w:t xml:space="preserve"> Cách bố trí máy chiếu trên cao</w:t>
      </w:r>
      <w:bookmarkEnd w:id="355"/>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6" w:name="_Ref517949461"/>
      <w:r>
        <w:rPr>
          <w:lang w:val="en-US"/>
        </w:rPr>
        <w:t>Đặt máy chiếu dưới đất theo phương vuông góc mặt đất</w:t>
      </w:r>
      <w:bookmarkEnd w:id="356"/>
    </w:p>
    <w:p w14:paraId="5CE88790" w14:textId="77777777" w:rsidR="00C22F55" w:rsidRDefault="00C22F55" w:rsidP="00163830">
      <w:pPr>
        <w:keepNext/>
        <w:ind w:firstLine="0"/>
        <w:jc w:val="center"/>
      </w:pPr>
      <w:bookmarkStart w:id="357" w:name="_Toc360417500"/>
      <w:bookmarkStart w:id="358" w:name="_Toc360417680"/>
      <w:bookmarkStart w:id="359" w:name="_Ref360792512"/>
      <w:bookmarkStart w:id="360"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22043B" w:rsidRPr="00C22F55" w:rsidRDefault="0022043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22043B" w:rsidRPr="00C22F55" w:rsidRDefault="0022043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22043B" w:rsidRDefault="0022043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22043B" w:rsidRDefault="0022043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22043B" w:rsidRDefault="0022043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22043B" w:rsidRDefault="0022043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22043B" w:rsidRDefault="0022043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22043B" w:rsidRPr="009B5160" w:rsidRDefault="0022043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22043B" w:rsidRDefault="0022043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22043B" w:rsidRDefault="0022043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22043B" w:rsidRDefault="0022043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22043B" w:rsidRDefault="0022043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22043B" w:rsidRDefault="0022043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22043B" w:rsidRPr="009B5160" w:rsidRDefault="0022043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253691AA" w:rsidR="00413BE8" w:rsidRDefault="00C22F55" w:rsidP="00C22F55">
      <w:pPr>
        <w:pStyle w:val="Caption"/>
        <w:rPr>
          <w:noProof/>
        </w:rPr>
      </w:pPr>
      <w:bookmarkStart w:id="361" w:name="_Ref515717631"/>
      <w:bookmarkStart w:id="362" w:name="_Toc518207147"/>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361"/>
      <w:r>
        <w:rPr>
          <w:noProof/>
        </w:rPr>
        <w:t xml:space="preserve"> Cách bố trí máy chiếu dưới đất theo phương vuông góc</w:t>
      </w:r>
      <w:bookmarkEnd w:id="362"/>
    </w:p>
    <w:p w14:paraId="1A55D5AE" w14:textId="07EF961B"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B05BD1">
        <w:t xml:space="preserve">Hình </w:t>
      </w:r>
      <w:r w:rsidR="00B05BD1">
        <w:rPr>
          <w:noProof/>
        </w:rPr>
        <w:t>4</w:t>
      </w:r>
      <w:r w:rsidR="00B05BD1">
        <w:t>.</w:t>
      </w:r>
      <w:r w:rsidR="00B05BD1">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22043B" w:rsidRPr="001824ED" w:rsidRDefault="0022043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22043B" w:rsidRPr="001824ED" w:rsidRDefault="0022043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38B61BA6" w:rsidR="00F70252" w:rsidRDefault="00120F2D" w:rsidP="00120F2D">
      <w:pPr>
        <w:pStyle w:val="Caption"/>
        <w:rPr>
          <w:noProof/>
        </w:rPr>
      </w:pPr>
      <w:bookmarkStart w:id="363" w:name="_Ref515719473"/>
      <w:bookmarkStart w:id="364" w:name="_Toc518207148"/>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363"/>
      <w:r>
        <w:rPr>
          <w:noProof/>
        </w:rPr>
        <w:t xml:space="preserve"> Cách bố trí máy chiếu dưới đất kém theo gương</w:t>
      </w:r>
      <w:bookmarkEnd w:id="364"/>
    </w:p>
    <w:p w14:paraId="4B063885" w14:textId="0DD95273"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A8588D">
        <w:t xml:space="preserve">Hình </w:t>
      </w:r>
      <w:r w:rsidR="00A8588D">
        <w:rPr>
          <w:noProof/>
        </w:rPr>
        <w:t>4</w:t>
      </w:r>
      <w:r w:rsidR="00A8588D">
        <w:t>.</w:t>
      </w:r>
      <w:r w:rsidR="00A8588D">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5" w:name="_Toc518207083"/>
      <w:bookmarkEnd w:id="357"/>
      <w:bookmarkEnd w:id="358"/>
      <w:bookmarkEnd w:id="359"/>
      <w:bookmarkEnd w:id="360"/>
      <w:r>
        <w:t xml:space="preserve">Kỹ thuật ánh xạ tọa độ giữa </w:t>
      </w:r>
      <w:r w:rsidR="00032D0B">
        <w:t>các không gian tọa độ</w:t>
      </w:r>
      <w:bookmarkEnd w:id="365"/>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6" w:name="_Toc360417501"/>
      <w:bookmarkStart w:id="367"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22043B" w:rsidRDefault="0022043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22043B" w:rsidRDefault="0022043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22043B" w:rsidRDefault="0022043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22043B" w:rsidRDefault="0022043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22043B" w:rsidRDefault="0022043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22043B" w:rsidRDefault="0022043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603BB3D" w:rsidR="00005030" w:rsidRPr="00417323" w:rsidRDefault="00005030" w:rsidP="00417323">
      <w:pPr>
        <w:pStyle w:val="Caption"/>
        <w:rPr>
          <w:rFonts w:eastAsiaTheme="minorHAnsi"/>
          <w:lang w:val="en-US" w:eastAsia="en-US"/>
        </w:rPr>
      </w:pPr>
      <w:bookmarkStart w:id="368" w:name="_Ref515730404"/>
      <w:bookmarkStart w:id="369" w:name="_Toc518207149"/>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368"/>
      <w:r>
        <w:rPr>
          <w:noProof/>
        </w:rPr>
        <w:t xml:space="preserve"> </w:t>
      </w:r>
      <w:r>
        <w:t>Xác định vùng thao tác của hệ thống</w:t>
      </w:r>
      <w:bookmarkEnd w:id="369"/>
    </w:p>
    <w:p w14:paraId="5335D34A" w14:textId="3FE86208"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B05BD1">
        <w:t xml:space="preserve">Hình </w:t>
      </w:r>
      <w:r w:rsidR="00B05BD1">
        <w:rPr>
          <w:noProof/>
        </w:rPr>
        <w:t>4</w:t>
      </w:r>
      <w:r w:rsidR="00B05BD1">
        <w:t>.</w:t>
      </w:r>
      <w:r w:rsidR="00B05BD1">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22043B"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22043B" w:rsidRDefault="0022043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22043B" w:rsidRDefault="0022043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22043B" w:rsidRDefault="0022043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22043B" w:rsidRDefault="0022043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41D6289A" w:rsidR="00A3485A" w:rsidRDefault="00A3485A" w:rsidP="00A3485A">
      <w:pPr>
        <w:pStyle w:val="Caption"/>
      </w:pPr>
      <w:bookmarkStart w:id="370" w:name="_Ref515730514"/>
      <w:bookmarkStart w:id="371" w:name="_Toc518207150"/>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370"/>
      <w:r>
        <w:rPr>
          <w:noProof/>
        </w:rPr>
        <w:t xml:space="preserve"> </w:t>
      </w:r>
      <w:r>
        <w:t xml:space="preserve">Lấy mẫu Calibration theo </w:t>
      </w:r>
      <w:r w:rsidR="0062317C">
        <w:t>hai</w:t>
      </w:r>
      <w:r>
        <w:t xml:space="preserve"> trục X, Y</w:t>
      </w:r>
      <w:bookmarkEnd w:id="371"/>
    </w:p>
    <w:p w14:paraId="4C487AD3" w14:textId="5FD5FFEA"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A8588D">
        <w:t xml:space="preserve">Hình </w:t>
      </w:r>
      <w:r w:rsidR="00A8588D">
        <w:rPr>
          <w:noProof/>
        </w:rPr>
        <w:t>4</w:t>
      </w:r>
      <w:r w:rsidR="00A8588D">
        <w:t>.</w:t>
      </w:r>
      <w:r w:rsidR="00A8588D">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22043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22043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2" w:name="_Toc518207084"/>
      <w:r>
        <w:t>Kiến trúc hệ thống</w:t>
      </w:r>
      <w:r w:rsidR="00A575CB">
        <w:t xml:space="preserve"> sự kiện liên hoàn</w:t>
      </w:r>
      <w:bookmarkEnd w:id="372"/>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391DA6E5"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B05BD1">
        <w:t xml:space="preserve">Sơ đồ </w:t>
      </w:r>
      <w:r w:rsidR="00B05BD1">
        <w:rPr>
          <w:noProof/>
        </w:rPr>
        <w:t>4</w:t>
      </w:r>
      <w:r w:rsidR="00B05BD1">
        <w:noBreakHyphen/>
      </w:r>
      <w:r w:rsidR="00B05BD1">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73" w:name="_Ref515733006"/>
      <w:bookmarkStart w:id="374" w:name="_Toc515732701"/>
      <w:bookmarkStart w:id="375" w:name="_Toc518207164"/>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73"/>
      <w:r>
        <w:t xml:space="preserve"> </w:t>
      </w:r>
      <w:r>
        <w:rPr>
          <w:noProof/>
        </w:rPr>
        <w:t>Hệ thống sự kiện</w:t>
      </w:r>
      <w:bookmarkEnd w:id="374"/>
      <w:bookmarkEnd w:id="375"/>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00E947AA" w:rsidR="00F31BEF" w:rsidRPr="00F31BEF" w:rsidRDefault="00534EE0" w:rsidP="00C53607">
      <w:pPr>
        <w:pStyle w:val="K-Bullet-"/>
        <w:tabs>
          <w:tab w:val="clear" w:pos="420"/>
          <w:tab w:val="num" w:pos="990"/>
        </w:tabs>
        <w:ind w:left="720"/>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6" w:name="_Ref515733190"/>
      <w:bookmarkStart w:id="377" w:name="_Toc518207165"/>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6"/>
      <w:r>
        <w:rPr>
          <w:noProof/>
        </w:rPr>
        <w:t xml:space="preserve"> Hệ thống sự kiện liên hoàn</w:t>
      </w:r>
      <w:bookmarkEnd w:id="377"/>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8" w:name="_Ref515733504"/>
      <w:bookmarkStart w:id="379" w:name="_Toc51820716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8"/>
      <w:r>
        <w:t xml:space="preserve"> </w:t>
      </w:r>
      <w:r w:rsidRPr="00917CC0">
        <w:rPr>
          <w:noProof/>
        </w:rPr>
        <w:t xml:space="preserve">Sơ đồ lớp của </w:t>
      </w:r>
      <w:r w:rsidRPr="008B435D">
        <w:t>Comparator</w:t>
      </w:r>
      <w:bookmarkEnd w:id="379"/>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2043B" w:rsidRDefault="0022043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2043B" w:rsidRDefault="0022043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80"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80"/>
    </w:p>
    <w:p w14:paraId="2608157C" w14:textId="2341FA65" w:rsidR="008B435D" w:rsidRDefault="008B435D" w:rsidP="00CB14E7">
      <w:pPr>
        <w:pStyle w:val="K-Bullet-"/>
        <w:tabs>
          <w:tab w:val="clear" w:pos="420"/>
        </w:tabs>
        <w:ind w:left="810"/>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81" w:name="_Ref515733619"/>
      <w:bookmarkStart w:id="382" w:name="_Toc5182071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81"/>
      <w:r>
        <w:rPr>
          <w:noProof/>
        </w:rPr>
        <w:t xml:space="preserve"> </w:t>
      </w:r>
      <w:r>
        <w:t>Sơ đồ lớp của Action</w:t>
      </w:r>
      <w:bookmarkEnd w:id="382"/>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2043B" w:rsidRPr="00665AE1" w:rsidRDefault="0022043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2043B" w:rsidRPr="00665AE1" w:rsidRDefault="0022043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83"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83"/>
    </w:p>
    <w:p w14:paraId="77AAB539" w14:textId="77777777" w:rsidR="001824ED" w:rsidRPr="007E190E" w:rsidRDefault="001824ED" w:rsidP="00675294">
      <w:pPr>
        <w:pStyle w:val="K-Bullet-"/>
        <w:tabs>
          <w:tab w:val="clear" w:pos="420"/>
        </w:tabs>
        <w:ind w:left="810"/>
      </w:pPr>
      <w:bookmarkStart w:id="384" w:name="_Hlk515631666"/>
      <w:r w:rsidRPr="007E190E">
        <w:lastRenderedPageBreak/>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4"/>
    </w:p>
    <w:p w14:paraId="6AF74D08" w14:textId="77777777" w:rsidR="001824ED" w:rsidRDefault="001824ED" w:rsidP="00675294">
      <w:pPr>
        <w:pStyle w:val="K-Bullet-"/>
        <w:tabs>
          <w:tab w:val="clear" w:pos="420"/>
        </w:tabs>
        <w:ind w:left="810"/>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85" w:name="_Ref515733962"/>
      <w:bookmarkStart w:id="386" w:name="_Toc5182071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85"/>
      <w:r>
        <w:rPr>
          <w:noProof/>
        </w:rPr>
        <w:t xml:space="preserve"> Sơ đồ lớp của Operator</w:t>
      </w:r>
      <w:bookmarkEnd w:id="386"/>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2043B" w:rsidRPr="00665AE1" w:rsidRDefault="0022043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2043B" w:rsidRPr="00665AE1" w:rsidRDefault="0022043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7"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87"/>
    </w:p>
    <w:p w14:paraId="356EE692" w14:textId="77777777" w:rsidR="00061D35" w:rsidRDefault="00061D35" w:rsidP="00061D35">
      <w:pPr>
        <w:pStyle w:val="Heading3"/>
      </w:pPr>
      <w:bookmarkStart w:id="388" w:name="_Ref517858679"/>
      <w:bookmarkStart w:id="389" w:name="_Toc518207085"/>
      <w:r>
        <w:t>Giao tiếp giữa các thiết bị tương tác</w:t>
      </w:r>
      <w:bookmarkEnd w:id="388"/>
      <w:bookmarkEnd w:id="389"/>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22043B" w:rsidRDefault="0022043B" w:rsidP="00487265">
                                <w:pPr>
                                  <w:pStyle w:val="NormalWeb"/>
                                  <w:spacing w:after="101" w:line="216" w:lineRule="auto"/>
                                  <w:ind w:firstLine="0"/>
                                  <w:jc w:val="center"/>
                                </w:pPr>
                                <w:r>
                                  <w:rPr>
                                    <w:color w:val="FFFFFF" w:themeColor="light1"/>
                                    <w:kern w:val="24"/>
                                  </w:rPr>
                                  <w:t>Module A</w:t>
                                </w:r>
                              </w:p>
                              <w:p w14:paraId="464A40DD" w14:textId="77777777" w:rsidR="0022043B" w:rsidRDefault="0022043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22043B" w:rsidRDefault="0022043B" w:rsidP="00C705C5">
                                <w:pPr>
                                  <w:pStyle w:val="NormalWeb"/>
                                  <w:spacing w:after="101" w:line="216" w:lineRule="auto"/>
                                  <w:ind w:firstLine="0"/>
                                  <w:jc w:val="center"/>
                                </w:pPr>
                                <w:r>
                                  <w:rPr>
                                    <w:color w:val="FFFFFF" w:themeColor="light1"/>
                                    <w:kern w:val="24"/>
                                  </w:rPr>
                                  <w:t>Module B</w:t>
                                </w:r>
                              </w:p>
                              <w:p w14:paraId="15FC9D69" w14:textId="77777777" w:rsidR="0022043B" w:rsidRDefault="0022043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22043B" w:rsidRDefault="0022043B" w:rsidP="00487265">
                                <w:pPr>
                                  <w:pStyle w:val="NormalWeb"/>
                                  <w:spacing w:after="101" w:line="216" w:lineRule="auto"/>
                                  <w:ind w:firstLine="0"/>
                                  <w:jc w:val="center"/>
                                </w:pPr>
                                <w:r>
                                  <w:rPr>
                                    <w:color w:val="FFFFFF" w:themeColor="light1"/>
                                    <w:kern w:val="24"/>
                                  </w:rPr>
                                  <w:t>Module C</w:t>
                                </w:r>
                              </w:p>
                              <w:p w14:paraId="60E964B3" w14:textId="77777777" w:rsidR="0022043B" w:rsidRDefault="0022043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22043B" w:rsidRDefault="0022043B" w:rsidP="00487265">
                          <w:pPr>
                            <w:pStyle w:val="NormalWeb"/>
                            <w:spacing w:after="101" w:line="216" w:lineRule="auto"/>
                            <w:ind w:firstLine="0"/>
                            <w:jc w:val="center"/>
                          </w:pPr>
                          <w:r>
                            <w:rPr>
                              <w:color w:val="FFFFFF" w:themeColor="light1"/>
                              <w:kern w:val="24"/>
                            </w:rPr>
                            <w:t>Module A</w:t>
                          </w:r>
                        </w:p>
                        <w:p w14:paraId="464A40DD" w14:textId="77777777" w:rsidR="0022043B" w:rsidRDefault="0022043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22043B" w:rsidRDefault="0022043B" w:rsidP="00C705C5">
                          <w:pPr>
                            <w:pStyle w:val="NormalWeb"/>
                            <w:spacing w:after="101" w:line="216" w:lineRule="auto"/>
                            <w:ind w:firstLine="0"/>
                            <w:jc w:val="center"/>
                          </w:pPr>
                          <w:r>
                            <w:rPr>
                              <w:color w:val="FFFFFF" w:themeColor="light1"/>
                              <w:kern w:val="24"/>
                            </w:rPr>
                            <w:t>Module B</w:t>
                          </w:r>
                        </w:p>
                        <w:p w14:paraId="15FC9D69" w14:textId="77777777" w:rsidR="0022043B" w:rsidRDefault="0022043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22043B" w:rsidRDefault="0022043B" w:rsidP="00487265">
                          <w:pPr>
                            <w:pStyle w:val="NormalWeb"/>
                            <w:spacing w:after="101" w:line="216" w:lineRule="auto"/>
                            <w:ind w:firstLine="0"/>
                            <w:jc w:val="center"/>
                          </w:pPr>
                          <w:r>
                            <w:rPr>
                              <w:color w:val="FFFFFF" w:themeColor="light1"/>
                              <w:kern w:val="24"/>
                            </w:rPr>
                            <w:t>Module C</w:t>
                          </w:r>
                        </w:p>
                        <w:p w14:paraId="60E964B3" w14:textId="77777777" w:rsidR="0022043B" w:rsidRDefault="0022043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90" w:name="_Ref515743831"/>
      <w:bookmarkStart w:id="391" w:name="_Toc518207169"/>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90"/>
      <w:r>
        <w:rPr>
          <w:noProof/>
        </w:rPr>
        <w:t xml:space="preserve"> Cấu trúc module của hệ thống</w:t>
      </w:r>
      <w:bookmarkEnd w:id="391"/>
    </w:p>
    <w:p w14:paraId="687230D4" w14:textId="0CC59272"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2" w:name="_Toc518207086"/>
      <w:r>
        <w:t xml:space="preserve">Xử </w:t>
      </w:r>
      <w:r w:rsidR="005F40B8">
        <w:t>lý</w:t>
      </w:r>
      <w:r>
        <w:t xml:space="preserve"> hành động tương tác từ phía người dùng</w:t>
      </w:r>
      <w:bookmarkEnd w:id="392"/>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22043B" w:rsidRPr="007D769F" w:rsidRDefault="0022043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22043B" w:rsidRPr="007D769F" w:rsidRDefault="0022043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22043B" w:rsidRPr="007D769F" w:rsidRDefault="0022043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22043B" w:rsidRPr="007D769F" w:rsidRDefault="0022043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22043B" w:rsidRPr="007D769F" w:rsidRDefault="0022043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22043B" w:rsidRPr="007D769F" w:rsidRDefault="0022043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6327C756" w:rsidR="00356E2C" w:rsidRDefault="00356E2C" w:rsidP="00356E2C">
      <w:pPr>
        <w:pStyle w:val="Caption"/>
      </w:pPr>
      <w:bookmarkStart w:id="393" w:name="_Ref517304180"/>
      <w:bookmarkStart w:id="394" w:name="_Toc518207151"/>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0</w:t>
      </w:r>
      <w:r w:rsidR="007C4C9A">
        <w:fldChar w:fldCharType="end"/>
      </w:r>
      <w:bookmarkEnd w:id="393"/>
      <w:r>
        <w:t xml:space="preserve"> Hệ tọa độ của hệ thống cảm biến trên thiết bị di động</w:t>
      </w:r>
      <w:bookmarkEnd w:id="394"/>
    </w:p>
    <w:p w14:paraId="38E84A47" w14:textId="3634A544"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5" w:name="_Toc518207087"/>
      <w:r w:rsidRPr="00562157">
        <w:rPr>
          <w:lang w:val="en-US"/>
        </w:rPr>
        <w:t xml:space="preserve">Các chức năng của </w:t>
      </w:r>
      <w:bookmarkEnd w:id="366"/>
      <w:bookmarkEnd w:id="367"/>
      <w:r w:rsidR="00455AA8" w:rsidRPr="00562157">
        <w:rPr>
          <w:lang w:val="en-US"/>
        </w:rPr>
        <w:t>hệ thống</w:t>
      </w:r>
      <w:bookmarkEnd w:id="395"/>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r w:rsidR="0006734F">
        <w:rPr>
          <w:lang w:val="en-US"/>
        </w:rPr>
        <w:t>,…</w:t>
      </w:r>
      <w:proofErr w:type="gramEnd"/>
    </w:p>
    <w:p w14:paraId="622335EB" w14:textId="4B9EC2E1" w:rsidR="00B23733" w:rsidRDefault="00B23733" w:rsidP="0006734F">
      <w:pPr>
        <w:pStyle w:val="K-Bullet-"/>
        <w:tabs>
          <w:tab w:val="clear" w:pos="420"/>
        </w:tabs>
        <w:ind w:left="720"/>
        <w:rPr>
          <w:lang w:val="en-US"/>
        </w:rPr>
      </w:pPr>
      <w:r>
        <w:rPr>
          <w:lang w:val="en-US"/>
        </w:rPr>
        <w:lastRenderedPageBreak/>
        <w:t xml:space="preserve">Thực hiện Flip điện thoại để thay đổi loại hiển thị bản đồ như bản đồ giao thông, bản đồ vệ </w:t>
      </w:r>
      <w:proofErr w:type="gramStart"/>
      <w:r>
        <w:rPr>
          <w:lang w:val="en-US"/>
        </w:rPr>
        <w:t>tinh</w:t>
      </w:r>
      <w:r w:rsidR="00765173">
        <w:rPr>
          <w:lang w:val="en-US"/>
        </w:rPr>
        <w:t>,…</w:t>
      </w:r>
      <w:proofErr w:type="gramEnd"/>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6" w:name="_Toc518207088"/>
      <w:r>
        <w:t>Xem hình ảnh tại một địa điểm</w:t>
      </w:r>
      <w:bookmarkEnd w:id="396"/>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0F5C2FFA" w:rsidR="00540403" w:rsidRPr="00600196" w:rsidRDefault="00540403" w:rsidP="00540403">
      <w:pPr>
        <w:pStyle w:val="Caption"/>
        <w:rPr>
          <w:lang w:val="en-US"/>
        </w:rPr>
      </w:pPr>
      <w:bookmarkStart w:id="397" w:name="_Toc518207152"/>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1</w:t>
      </w:r>
      <w:r w:rsidR="007C4C9A">
        <w:fldChar w:fldCharType="end"/>
      </w:r>
      <w:r>
        <w:rPr>
          <w:noProof/>
        </w:rPr>
        <w:t xml:space="preserve"> Xem chi tiết hình ảnh bản đồ tại một địa điểm</w:t>
      </w:r>
      <w:bookmarkEnd w:id="397"/>
    </w:p>
    <w:p w14:paraId="493F8188" w14:textId="77777777" w:rsidR="00DD3D88" w:rsidRDefault="00CF74F3" w:rsidP="00532DCB">
      <w:pPr>
        <w:pStyle w:val="Heading3"/>
      </w:pPr>
      <w:bookmarkStart w:id="398" w:name="_Toc518207089"/>
      <w:r>
        <w:lastRenderedPageBreak/>
        <w:t>Tương tác với dữ liệu theo thời gian thực</w:t>
      </w:r>
      <w:bookmarkEnd w:id="398"/>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29951B9D" w:rsidR="005A4B06" w:rsidRDefault="00DA34E5" w:rsidP="00DA34E5">
      <w:pPr>
        <w:pStyle w:val="Caption"/>
        <w:rPr>
          <w:noProof/>
        </w:rPr>
      </w:pPr>
      <w:bookmarkStart w:id="399" w:name="_Toc518207153"/>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2</w:t>
      </w:r>
      <w:r w:rsidR="007C4C9A">
        <w:fldChar w:fldCharType="end"/>
      </w:r>
      <w:r>
        <w:rPr>
          <w:noProof/>
        </w:rPr>
        <w:t xml:space="preserve"> Ảnh Heat map thể hiện mức độ ô nhiễm không khí</w:t>
      </w:r>
      <w:bookmarkEnd w:id="399"/>
    </w:p>
    <w:p w14:paraId="27A3EE03" w14:textId="1559CA81" w:rsidR="003E7527" w:rsidRDefault="003E7527" w:rsidP="003E7527">
      <w:pPr>
        <w:pStyle w:val="Heading3"/>
      </w:pPr>
      <w:bookmarkStart w:id="400" w:name="_Toc518207090"/>
      <w:r>
        <w:t>Thống kê dữ liệu</w:t>
      </w:r>
      <w:bookmarkEnd w:id="400"/>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24A4F3DF" w:rsidR="00540403" w:rsidRPr="00EA4C21" w:rsidRDefault="00540403" w:rsidP="00EB5C7A">
      <w:pPr>
        <w:pStyle w:val="Caption"/>
        <w:rPr>
          <w:noProof/>
        </w:rPr>
      </w:pPr>
      <w:bookmarkStart w:id="401" w:name="_Toc518207154"/>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3</w:t>
      </w:r>
      <w:r w:rsidR="007C4C9A">
        <w:fldChar w:fldCharType="end"/>
      </w:r>
      <w:r>
        <w:rPr>
          <w:noProof/>
        </w:rPr>
        <w:t xml:space="preserve"> Thống kê thông tin theo tập các địa điểm đã chọn</w:t>
      </w:r>
      <w:bookmarkEnd w:id="401"/>
    </w:p>
    <w:p w14:paraId="543EEDD6" w14:textId="196BABCC" w:rsidR="001F06EC" w:rsidRDefault="001F06EC" w:rsidP="001F06EC">
      <w:pPr>
        <w:pStyle w:val="Heading3"/>
      </w:pPr>
      <w:bookmarkStart w:id="402" w:name="_Toc518207091"/>
      <w:r>
        <w:lastRenderedPageBreak/>
        <w:t>Giao diện màn hình chính</w:t>
      </w:r>
      <w:r w:rsidR="00B068C8">
        <w:t xml:space="preserve"> trên thiết bị</w:t>
      </w:r>
      <w:bookmarkEnd w:id="402"/>
    </w:p>
    <w:p w14:paraId="2948514D" w14:textId="427DDD9F" w:rsidR="00DD177C" w:rsidRDefault="00B05BD1" w:rsidP="00B05BD1">
      <w:pPr>
        <w:keepNext/>
        <w:ind w:firstLine="0"/>
        <w:jc w:val="center"/>
      </w:pPr>
      <w:r w:rsidRPr="00B05BD1">
        <w:rPr>
          <w:noProof/>
        </w:rPr>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22043B" w:rsidRDefault="0022043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22043B" w:rsidRDefault="0022043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22043B" w:rsidRDefault="0022043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22043B" w:rsidRDefault="0022043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22043B" w:rsidRDefault="0022043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22043B" w:rsidRDefault="0022043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22043B" w:rsidRDefault="0022043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22043B" w:rsidRDefault="0022043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2ECC7B61" w:rsidR="00DD177C" w:rsidRDefault="00DD177C" w:rsidP="00B05BD1">
      <w:pPr>
        <w:pStyle w:val="Caption"/>
      </w:pPr>
      <w:bookmarkStart w:id="403" w:name="_Ref518080942"/>
      <w:bookmarkStart w:id="404" w:name="_Toc518207155"/>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4</w:t>
      </w:r>
      <w:r w:rsidR="007C4C9A">
        <w:fldChar w:fldCharType="end"/>
      </w:r>
      <w:bookmarkEnd w:id="403"/>
      <w:r w:rsidRPr="00DD177C">
        <w:t xml:space="preserve"> </w:t>
      </w:r>
      <w:r>
        <w:t>Màn hình một số chức năng trên thiết bị di động</w:t>
      </w:r>
      <w:bookmarkEnd w:id="404"/>
    </w:p>
    <w:p w14:paraId="6F7F8BEB" w14:textId="52F83FC6"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B05BD1">
        <w:t xml:space="preserve">Hình </w:t>
      </w:r>
      <w:r w:rsidR="00B05BD1">
        <w:rPr>
          <w:noProof/>
        </w:rPr>
        <w:t>4</w:t>
      </w:r>
      <w:r w:rsidR="00B05BD1">
        <w:t>.</w:t>
      </w:r>
      <w:r w:rsidR="00B05BD1">
        <w:rPr>
          <w:noProof/>
        </w:rPr>
        <w:t>14</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B05BD1">
        <w:t xml:space="preserve">Hình </w:t>
      </w:r>
      <w:r w:rsidR="00B05BD1">
        <w:rPr>
          <w:noProof/>
        </w:rPr>
        <w:lastRenderedPageBreak/>
        <w:t>4</w:t>
      </w:r>
      <w:r w:rsidR="00B05BD1">
        <w:t>.</w:t>
      </w:r>
      <w:r w:rsidR="00B05BD1">
        <w:rPr>
          <w:noProof/>
        </w:rPr>
        <w:t>14</w:t>
      </w:r>
      <w:r w:rsidR="00816A89">
        <w:rPr>
          <w:lang w:val="en-US"/>
        </w:rPr>
        <w:fldChar w:fldCharType="end"/>
      </w:r>
      <w:r>
        <w:rPr>
          <w:lang w:val="en-US"/>
        </w:rPr>
        <w:t>.d, xem tình hình giao thông hiện tại tại các vị trí đặt camera giao thông như ở</w:t>
      </w:r>
      <w:r w:rsidR="00B05BD1">
        <w:rPr>
          <w:lang w:val="en-US"/>
        </w:rPr>
        <w:t xml:space="preserve"> </w:t>
      </w:r>
      <w:r w:rsidR="00B05BD1">
        <w:rPr>
          <w:lang w:val="en-US"/>
        </w:rPr>
        <w:fldChar w:fldCharType="begin"/>
      </w:r>
      <w:r w:rsidR="00B05BD1">
        <w:rPr>
          <w:lang w:val="en-US"/>
        </w:rPr>
        <w:instrText xml:space="preserve"> REF _Ref518080942 \h </w:instrText>
      </w:r>
      <w:r w:rsidR="00B05BD1">
        <w:rPr>
          <w:lang w:val="en-US"/>
        </w:rPr>
      </w:r>
      <w:r w:rsidR="00B05BD1">
        <w:rPr>
          <w:lang w:val="en-US"/>
        </w:rPr>
        <w:fldChar w:fldCharType="separate"/>
      </w:r>
      <w:r w:rsidR="00B05BD1">
        <w:t xml:space="preserve">Hình </w:t>
      </w:r>
      <w:r w:rsidR="00B05BD1">
        <w:rPr>
          <w:noProof/>
        </w:rPr>
        <w:t>4</w:t>
      </w:r>
      <w:r w:rsidR="00B05BD1">
        <w:t>.</w:t>
      </w:r>
      <w:r w:rsidR="00B05BD1">
        <w:rPr>
          <w:noProof/>
        </w:rPr>
        <w:t>14</w:t>
      </w:r>
      <w:r w:rsidR="00B05BD1">
        <w:rPr>
          <w:lang w:val="en-US"/>
        </w:rPr>
        <w:fldChar w:fldCharType="end"/>
      </w:r>
      <w:r>
        <w:rPr>
          <w:lang w:val="en-US"/>
        </w:rPr>
        <w:t xml:space="preserve"> .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B05BD1">
        <w:t xml:space="preserve">Hình </w:t>
      </w:r>
      <w:r w:rsidR="00B05BD1">
        <w:rPr>
          <w:noProof/>
        </w:rPr>
        <w:t>4</w:t>
      </w:r>
      <w:r w:rsidR="00B05BD1">
        <w:t>.</w:t>
      </w:r>
      <w:r w:rsidR="00B05BD1">
        <w:rPr>
          <w:noProof/>
        </w:rPr>
        <w:t>14</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5" w:name="_Toc359938303"/>
      <w:bookmarkStart w:id="406" w:name="_Toc360055380"/>
      <w:bookmarkStart w:id="407" w:name="_Toc360417504"/>
      <w:bookmarkStart w:id="408" w:name="_Toc360417684"/>
      <w:bookmarkStart w:id="409" w:name="_Toc518207092"/>
      <w:r w:rsidRPr="00562157">
        <w:rPr>
          <w:lang w:val="en-US"/>
        </w:rPr>
        <w:t>Kết luận</w:t>
      </w:r>
      <w:bookmarkEnd w:id="405"/>
      <w:bookmarkEnd w:id="406"/>
      <w:bookmarkEnd w:id="407"/>
      <w:bookmarkEnd w:id="408"/>
      <w:bookmarkEnd w:id="409"/>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0" w:name="_Ref517361455"/>
      <w:bookmarkStart w:id="411" w:name="_Toc518207093"/>
      <w:bookmarkStart w:id="412" w:name="_Hlk517361603"/>
      <w:r>
        <w:rPr>
          <w:lang w:val="en-US"/>
        </w:rPr>
        <w:t xml:space="preserve">Hệ thống chia sẻ </w:t>
      </w:r>
      <w:r w:rsidR="00600196">
        <w:rPr>
          <w:lang w:val="en-US"/>
        </w:rPr>
        <w:t>dữ liệu</w:t>
      </w:r>
      <w:r>
        <w:rPr>
          <w:lang w:val="en-US"/>
        </w:rPr>
        <w:t xml:space="preserve"> hỗ trợ tangible</w:t>
      </w:r>
      <w:bookmarkEnd w:id="410"/>
      <w:bookmarkEnd w:id="411"/>
    </w:p>
    <w:p w14:paraId="331DEAA6" w14:textId="3F8505B9" w:rsidR="00C55E26" w:rsidRPr="00562157" w:rsidRDefault="00C55E26" w:rsidP="00C55E26">
      <w:pPr>
        <w:pStyle w:val="ChapterSummary"/>
        <w:rPr>
          <w:rFonts w:eastAsiaTheme="minorEastAsia"/>
          <w:lang w:val="en-US"/>
        </w:rPr>
      </w:pPr>
      <w:bookmarkStart w:id="413"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4" w:name="_Toc518207094"/>
      <w:r w:rsidRPr="00562157">
        <w:rPr>
          <w:lang w:val="en-US"/>
        </w:rPr>
        <w:t>Giới thiệu tổng quan</w:t>
      </w:r>
      <w:bookmarkEnd w:id="414"/>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2"/>
      <w:r>
        <w:rPr>
          <w:lang w:val="en-US"/>
        </w:rPr>
        <w:t xml:space="preserve">mọi người luôn </w:t>
      </w:r>
      <w:bookmarkEnd w:id="413"/>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5" w:name="_Toc518207095"/>
      <w:r>
        <w:rPr>
          <w:lang w:val="en-US"/>
        </w:rPr>
        <w:t>Cấu hình</w:t>
      </w:r>
      <w:r w:rsidRPr="00562157">
        <w:rPr>
          <w:lang w:val="en-US"/>
        </w:rPr>
        <w:t xml:space="preserve"> hệ thống</w:t>
      </w:r>
      <w:bookmarkEnd w:id="415"/>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6" w:name="_Ref517130795"/>
      <w:bookmarkStart w:id="417" w:name="_Toc518207096"/>
      <w:r w:rsidRPr="00562157">
        <w:rPr>
          <w:lang w:val="en-US"/>
        </w:rPr>
        <w:t>Kịch bản sử dụng hệ thống</w:t>
      </w:r>
      <w:bookmarkEnd w:id="416"/>
      <w:bookmarkEnd w:id="417"/>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8" w:name="_Toc518207097"/>
      <w:r w:rsidRPr="00562157">
        <w:rPr>
          <w:lang w:val="en-US"/>
        </w:rPr>
        <w:t>Một số vấn đề gặp phải và kỹ thuật áp dụng</w:t>
      </w:r>
      <w:bookmarkEnd w:id="418"/>
    </w:p>
    <w:p w14:paraId="0F780A83" w14:textId="77777777" w:rsidR="00C55E26" w:rsidRPr="00562157" w:rsidRDefault="00C55E26" w:rsidP="00C55E26">
      <w:pPr>
        <w:pStyle w:val="Heading3"/>
      </w:pPr>
      <w:bookmarkStart w:id="419" w:name="_Toc518207098"/>
      <w:r>
        <w:t>Cách bố trí máy chiếu</w:t>
      </w:r>
      <w:bookmarkEnd w:id="419"/>
    </w:p>
    <w:p w14:paraId="0B38023C" w14:textId="322565AA"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B05BD1">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B05BD1">
        <w:t>4.4.1</w:t>
      </w:r>
      <w:r w:rsidR="00F222F0">
        <w:fldChar w:fldCharType="end"/>
      </w:r>
      <w:r w:rsidR="00461525">
        <w:t>.</w:t>
      </w:r>
    </w:p>
    <w:p w14:paraId="7EBA6593" w14:textId="328BBBD4" w:rsidR="00C55E26" w:rsidRDefault="00C55E26" w:rsidP="00C55E26">
      <w:pPr>
        <w:pStyle w:val="Heading3"/>
      </w:pPr>
      <w:bookmarkStart w:id="420" w:name="_Ref517187649"/>
      <w:bookmarkStart w:id="421" w:name="_Toc518207099"/>
      <w:r>
        <w:t>Xử l</w:t>
      </w:r>
      <w:r w:rsidR="005F40B8">
        <w:t>ý</w:t>
      </w:r>
      <w:r>
        <w:t xml:space="preserve"> hành động tương tác từ phía người dùng</w:t>
      </w:r>
      <w:bookmarkEnd w:id="420"/>
      <w:bookmarkEnd w:id="421"/>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w:t>
      </w:r>
      <w:bookmarkStart w:id="422" w:name="_GoBack"/>
      <w:bookmarkEnd w:id="422"/>
      <w:r>
        <w:rPr>
          <w:lang w:val="en-US"/>
        </w:rPr>
        <w:t>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22043B" w:rsidRPr="008B7CFA" w:rsidRDefault="0022043B" w:rsidP="00D530E4">
                                <w:pPr>
                                  <w:pStyle w:val="NormalWeb"/>
                                  <w:spacing w:after="0"/>
                                  <w:ind w:firstLine="0"/>
                                  <w:jc w:val="center"/>
                                </w:pPr>
                                <w:r w:rsidRPr="008B7CFA">
                                  <w:rPr>
                                    <w:color w:val="FFFFFF" w:themeColor="light1"/>
                                    <w:kern w:val="24"/>
                                  </w:rPr>
                                  <w:t>Module A</w:t>
                                </w:r>
                              </w:p>
                              <w:p w14:paraId="0A12D83E" w14:textId="1D4C973E" w:rsidR="0022043B" w:rsidRPr="008B7CFA" w:rsidRDefault="0022043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22043B" w:rsidRPr="008B7CFA" w:rsidRDefault="0022043B" w:rsidP="00C55E26">
                              <w:pPr>
                                <w:pStyle w:val="NormalWeb"/>
                                <w:spacing w:after="0"/>
                                <w:ind w:firstLine="0"/>
                                <w:jc w:val="center"/>
                              </w:pPr>
                              <w:r w:rsidRPr="008B7CFA">
                                <w:rPr>
                                  <w:color w:val="FFFFFF" w:themeColor="light1"/>
                                  <w:kern w:val="24"/>
                                </w:rPr>
                                <w:t>Module B</w:t>
                              </w:r>
                            </w:p>
                            <w:p w14:paraId="2012E4DE" w14:textId="77777777" w:rsidR="0022043B" w:rsidRPr="008B7CFA" w:rsidRDefault="0022043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22043B" w:rsidRPr="008B7CFA" w:rsidRDefault="0022043B" w:rsidP="00D530E4">
                          <w:pPr>
                            <w:pStyle w:val="NormalWeb"/>
                            <w:spacing w:after="0"/>
                            <w:ind w:firstLine="0"/>
                            <w:jc w:val="center"/>
                          </w:pPr>
                          <w:r w:rsidRPr="008B7CFA">
                            <w:rPr>
                              <w:color w:val="FFFFFF" w:themeColor="light1"/>
                              <w:kern w:val="24"/>
                            </w:rPr>
                            <w:t>Module A</w:t>
                          </w:r>
                        </w:p>
                        <w:p w14:paraId="0A12D83E" w14:textId="1D4C973E" w:rsidR="0022043B" w:rsidRPr="008B7CFA" w:rsidRDefault="0022043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22043B" w:rsidRPr="008B7CFA" w:rsidRDefault="0022043B" w:rsidP="00C55E26">
                        <w:pPr>
                          <w:pStyle w:val="NormalWeb"/>
                          <w:spacing w:after="0"/>
                          <w:ind w:firstLine="0"/>
                          <w:jc w:val="center"/>
                        </w:pPr>
                        <w:r w:rsidRPr="008B7CFA">
                          <w:rPr>
                            <w:color w:val="FFFFFF" w:themeColor="light1"/>
                            <w:kern w:val="24"/>
                          </w:rPr>
                          <w:t>Module B</w:t>
                        </w:r>
                      </w:p>
                      <w:p w14:paraId="2012E4DE" w14:textId="77777777" w:rsidR="0022043B" w:rsidRPr="008B7CFA" w:rsidRDefault="0022043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724D553C"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24"/>
      <w:r>
        <w:t xml:space="preserve"> Sơ đồ kiến trúc hệ thống</w:t>
      </w:r>
      <w:bookmarkEnd w:id="425"/>
    </w:p>
    <w:p w14:paraId="59D76E13" w14:textId="5FB9F383"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0573E2BF"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43262527"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3504606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4B35EA67"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3A11D54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512957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63B43AD8"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439"/>
      <w:r w:rsidRPr="00242FCF">
        <w:t xml:space="preserve"> </w:t>
      </w:r>
      <w:r>
        <w:t>Giao diện chế độ nhận ảnh, ảnh đã được nhận</w:t>
      </w:r>
      <w:bookmarkEnd w:id="440"/>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7C694522"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15AB1" w14:textId="77777777" w:rsidR="00052DEF" w:rsidRDefault="00052DEF" w:rsidP="00CD778B">
      <w:r>
        <w:separator/>
      </w:r>
    </w:p>
    <w:p w14:paraId="63F10A92" w14:textId="77777777" w:rsidR="00052DEF" w:rsidRDefault="00052DEF" w:rsidP="00CD778B"/>
  </w:endnote>
  <w:endnote w:type="continuationSeparator" w:id="0">
    <w:p w14:paraId="03949830" w14:textId="77777777" w:rsidR="00052DEF" w:rsidRDefault="00052DEF" w:rsidP="00CD778B">
      <w:r>
        <w:continuationSeparator/>
      </w:r>
    </w:p>
    <w:p w14:paraId="769F11D2" w14:textId="77777777" w:rsidR="00052DEF" w:rsidRDefault="00052DEF"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22043B" w:rsidRDefault="0022043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EC62D" w14:textId="77777777" w:rsidR="00052DEF" w:rsidRDefault="00052DEF" w:rsidP="00CD778B">
      <w:r>
        <w:separator/>
      </w:r>
    </w:p>
    <w:p w14:paraId="6A959698" w14:textId="77777777" w:rsidR="00052DEF" w:rsidRDefault="00052DEF" w:rsidP="00CD778B"/>
  </w:footnote>
  <w:footnote w:type="continuationSeparator" w:id="0">
    <w:p w14:paraId="4D5EAE5B" w14:textId="77777777" w:rsidR="00052DEF" w:rsidRDefault="00052DEF" w:rsidP="00CD778B">
      <w:r>
        <w:continuationSeparator/>
      </w:r>
    </w:p>
    <w:p w14:paraId="4453CABA" w14:textId="77777777" w:rsidR="00052DEF" w:rsidRDefault="00052DEF"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95" type="#_x0000_t75" style="width:11.25pt;height:11.25pt" o:bullet="t">
        <v:imagedata r:id="rId1" o:title="BD14565_"/>
      </v:shape>
    </w:pict>
  </w:numPicBullet>
  <w:numPicBullet w:numPicBulletId="1">
    <w:pict>
      <v:shape id="_x0000_i1396" type="#_x0000_t75" style="width:9pt;height:9pt" o:bullet="t">
        <v:imagedata r:id="rId2" o:title="BD14755_"/>
      </v:shape>
    </w:pict>
  </w:numPicBullet>
  <w:numPicBullet w:numPicBulletId="2">
    <w:pict>
      <v:shape id="_x0000_i1397" type="#_x0000_t75" style="width:11.25pt;height:11.25pt" o:bullet="t">
        <v:imagedata r:id="rId3" o:title="BD14752_"/>
      </v:shape>
    </w:pict>
  </w:numPicBullet>
  <w:numPicBullet w:numPicBulletId="3">
    <w:pict>
      <v:shape id="_x0000_i1398" type="#_x0000_t75" style="width:9pt;height:9pt" o:bullet="t">
        <v:imagedata r:id="rId4" o:title="BD14581_"/>
      </v:shape>
    </w:pict>
  </w:numPicBullet>
  <w:numPicBullet w:numPicBulletId="4">
    <w:pict>
      <v:shape id="_x0000_i1399" type="#_x0000_t75" style="width:24.75pt;height:32.25pt" o:bullet="t">
        <v:imagedata r:id="rId5" o:title="light"/>
      </v:shape>
    </w:pict>
  </w:numPicBullet>
  <w:numPicBullet w:numPicBulletId="5">
    <w:pict>
      <v:shape id="_x0000_i1400" type="#_x0000_t75" style="width:24.75pt;height:24.75pt" o:bullet="t">
        <v:imagedata r:id="rId6" o:title="key"/>
      </v:shape>
    </w:pict>
  </w:numPicBullet>
  <w:numPicBullet w:numPicBulletId="6">
    <w:pict>
      <v:shape id="_x0000_i1401" type="#_x0000_t75" style="width:24.75pt;height:30pt" o:bullet="t">
        <v:imagedata r:id="rId7" o:title="lock1"/>
      </v:shape>
    </w:pict>
  </w:numPicBullet>
  <w:numPicBullet w:numPicBulletId="7">
    <w:pict>
      <v:shape id="_x0000_i1402" type="#_x0000_t75" style="width:30pt;height:39pt" o:bullet="t">
        <v:imagedata r:id="rId8" o:title="ProblemBullet"/>
      </v:shape>
    </w:pict>
  </w:numPicBullet>
  <w:numPicBullet w:numPicBulletId="8">
    <w:pict>
      <v:shape id="_x0000_i1403"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14CBF6A-8F59-4A02-9FB0-8EEB9D190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23142</Words>
  <Characters>131912</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74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1T16:0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